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C4CC9E" w14:textId="318D3AE7" w:rsidR="00E83E27" w:rsidRDefault="00E83E27" w:rsidP="00E83E27">
      <w:pPr>
        <w:pStyle w:val="Heading1"/>
      </w:pPr>
      <w:r>
        <w:t>Discrete Dynamics Ontology</w:t>
      </w:r>
    </w:p>
    <w:p w14:paraId="4E63CB5B" w14:textId="77777777" w:rsidR="00E83E27" w:rsidRPr="005D24C4" w:rsidRDefault="00E83E27" w:rsidP="00E83E27">
      <w:pPr>
        <w:pStyle w:val="ListParagraph"/>
        <w:numPr>
          <w:ilvl w:val="0"/>
          <w:numId w:val="2"/>
        </w:numPr>
        <w:spacing w:after="160"/>
        <w:jc w:val="both"/>
      </w:pPr>
      <w:r w:rsidRPr="005D24C4">
        <w:t>A State is an Initial State if it begins a parent loop or a parent sequence. With this definition, a simple model can have multiple initial states.</w:t>
      </w:r>
    </w:p>
    <w:p w14:paraId="657D3860" w14:textId="77777777" w:rsidR="00E83E27" w:rsidRPr="005D24C4" w:rsidRDefault="00E83E27" w:rsidP="00E83E27">
      <w:pPr>
        <w:ind w:left="708"/>
        <w:jc w:val="both"/>
        <w:rPr>
          <w:b/>
        </w:rPr>
      </w:pPr>
      <w:r w:rsidRPr="005D24C4">
        <w:rPr>
          <w:b/>
        </w:rPr>
        <w:t>SWRL:</w:t>
      </w:r>
    </w:p>
    <w:p w14:paraId="0FE89E4F" w14:textId="77777777" w:rsidR="00E83E27" w:rsidRPr="005169CB" w:rsidRDefault="00E83E27" w:rsidP="00E83E27">
      <w:pPr>
        <w:ind w:left="708"/>
        <w:jc w:val="both"/>
        <w:rPr>
          <w:i/>
          <w:sz w:val="18"/>
        </w:rPr>
      </w:pPr>
      <w:r w:rsidRPr="005169CB">
        <w:rPr>
          <w:i/>
          <w:sz w:val="18"/>
        </w:rPr>
        <w:t>State(?s) ^ initializesSequence(?s,?seq) ^ isParentSetElement(?seq,"true"^^xsd:boolean) - &gt; InitialState(?s)</w:t>
      </w:r>
    </w:p>
    <w:p w14:paraId="6A0DF199" w14:textId="77777777" w:rsidR="00E83E27" w:rsidRPr="005D24C4" w:rsidRDefault="00E83E27" w:rsidP="00E83E27">
      <w:pPr>
        <w:ind w:left="708"/>
        <w:jc w:val="both"/>
        <w:rPr>
          <w:b/>
        </w:rPr>
      </w:pPr>
      <w:r>
        <w:rPr>
          <w:b/>
        </w:rPr>
        <w:t>Equivalent OWL</w:t>
      </w:r>
      <w:r w:rsidRPr="005D24C4">
        <w:rPr>
          <w:b/>
        </w:rPr>
        <w:t xml:space="preserve"> </w:t>
      </w:r>
      <w:r>
        <w:rPr>
          <w:b/>
        </w:rPr>
        <w:t>Expressions</w:t>
      </w:r>
      <w:r w:rsidRPr="005D24C4">
        <w:rPr>
          <w:b/>
        </w:rPr>
        <w:t>:</w:t>
      </w:r>
    </w:p>
    <w:p w14:paraId="33FA5D90" w14:textId="77777777" w:rsidR="00E83E27" w:rsidRPr="005169CB" w:rsidRDefault="00E83E27" w:rsidP="00E83E27">
      <w:pPr>
        <w:ind w:left="708"/>
        <w:jc w:val="both"/>
        <w:rPr>
          <w:i/>
          <w:sz w:val="18"/>
        </w:rPr>
      </w:pPr>
      <w:r w:rsidRPr="005169CB">
        <w:rPr>
          <w:i/>
          <w:sz w:val="18"/>
        </w:rPr>
        <w:t>State and (initializesSequence some Sequence and (isParentSetElement value true)) SubClassOf: InitialState</w:t>
      </w:r>
    </w:p>
    <w:p w14:paraId="26E43521" w14:textId="77777777" w:rsidR="00E83E27" w:rsidRPr="005D24C4" w:rsidRDefault="00E83E27" w:rsidP="00E83E27">
      <w:pPr>
        <w:pStyle w:val="ListParagraph"/>
        <w:numPr>
          <w:ilvl w:val="0"/>
          <w:numId w:val="2"/>
        </w:numPr>
        <w:spacing w:after="160"/>
        <w:jc w:val="both"/>
      </w:pPr>
      <w:r w:rsidRPr="005D24C4">
        <w:t>Unlike Initial State, a State is a Final State if it ends a parent loop or a parent sequence. Again, with this definition, a simple model can have multiple final states.</w:t>
      </w:r>
    </w:p>
    <w:p w14:paraId="1BD70856" w14:textId="77777777" w:rsidR="00E83E27" w:rsidRPr="005D24C4" w:rsidRDefault="00E83E27" w:rsidP="00E83E27">
      <w:pPr>
        <w:ind w:left="708"/>
        <w:jc w:val="both"/>
        <w:rPr>
          <w:b/>
        </w:rPr>
      </w:pPr>
      <w:r w:rsidRPr="005D24C4">
        <w:rPr>
          <w:b/>
        </w:rPr>
        <w:t>SWRL:</w:t>
      </w:r>
    </w:p>
    <w:p w14:paraId="23677A73" w14:textId="77777777" w:rsidR="00E83E27" w:rsidRPr="005169CB" w:rsidRDefault="00E83E27" w:rsidP="00E83E27">
      <w:pPr>
        <w:ind w:left="708"/>
        <w:jc w:val="both"/>
        <w:rPr>
          <w:i/>
          <w:sz w:val="18"/>
        </w:rPr>
      </w:pPr>
      <w:r w:rsidRPr="005169CB">
        <w:rPr>
          <w:i/>
          <w:sz w:val="18"/>
        </w:rPr>
        <w:t>State(?s) ^ finalizesSequence(?s,?seq) ^ isParentSetElement(?seq,"true"^^xsd:boolean) - &gt; FinalState(?s)</w:t>
      </w:r>
    </w:p>
    <w:p w14:paraId="53D151E3" w14:textId="77777777" w:rsidR="00E83E27" w:rsidRPr="005D24C4" w:rsidRDefault="00E83E27" w:rsidP="00E83E27">
      <w:pPr>
        <w:ind w:left="708"/>
        <w:jc w:val="both"/>
        <w:rPr>
          <w:b/>
        </w:rPr>
      </w:pPr>
      <w:r>
        <w:rPr>
          <w:b/>
        </w:rPr>
        <w:t>Equivalent OWL</w:t>
      </w:r>
      <w:r w:rsidRPr="005D24C4">
        <w:rPr>
          <w:b/>
        </w:rPr>
        <w:t xml:space="preserve"> </w:t>
      </w:r>
      <w:r>
        <w:rPr>
          <w:b/>
        </w:rPr>
        <w:t>Expressions</w:t>
      </w:r>
      <w:r w:rsidRPr="005D24C4">
        <w:rPr>
          <w:b/>
        </w:rPr>
        <w:t>:</w:t>
      </w:r>
    </w:p>
    <w:p w14:paraId="203F4F94" w14:textId="77777777" w:rsidR="00E83E27" w:rsidRPr="005169CB" w:rsidRDefault="00E83E27" w:rsidP="00E83E27">
      <w:pPr>
        <w:ind w:left="708"/>
        <w:jc w:val="both"/>
        <w:rPr>
          <w:i/>
          <w:sz w:val="18"/>
        </w:rPr>
      </w:pPr>
      <w:r w:rsidRPr="005169CB">
        <w:rPr>
          <w:i/>
          <w:sz w:val="18"/>
        </w:rPr>
        <w:t>State and (finalizesSequence some Sequence and (isParentSetElement value true)) SubClassOf: FinalState</w:t>
      </w:r>
    </w:p>
    <w:p w14:paraId="37DC99A3" w14:textId="77777777" w:rsidR="00E83E27" w:rsidRPr="005D24C4" w:rsidRDefault="00E83E27" w:rsidP="00E83E27">
      <w:pPr>
        <w:pStyle w:val="ListParagraph"/>
        <w:numPr>
          <w:ilvl w:val="0"/>
          <w:numId w:val="2"/>
        </w:numPr>
        <w:spacing w:after="160"/>
        <w:jc w:val="both"/>
      </w:pPr>
      <w:r w:rsidRPr="005D24C4">
        <w:t xml:space="preserve">A state is a Current State if it is active. It means, if a State has the data property Is </w:t>
      </w:r>
      <w:r w:rsidRPr="00EE0BFE">
        <w:rPr>
          <w:i/>
        </w:rPr>
        <w:t>Active = True</w:t>
      </w:r>
      <w:r w:rsidRPr="005D24C4">
        <w:t>, then, it is a Current State. In concurrent environments, there can be multiple current states.</w:t>
      </w:r>
    </w:p>
    <w:p w14:paraId="24FED6E3" w14:textId="77777777" w:rsidR="00E83E27" w:rsidRPr="005D24C4" w:rsidRDefault="00E83E27" w:rsidP="00E83E27">
      <w:pPr>
        <w:ind w:left="708"/>
        <w:jc w:val="both"/>
        <w:rPr>
          <w:b/>
        </w:rPr>
      </w:pPr>
      <w:r w:rsidRPr="005D24C4">
        <w:rPr>
          <w:b/>
        </w:rPr>
        <w:t>SWRL:</w:t>
      </w:r>
    </w:p>
    <w:p w14:paraId="5F867FAE" w14:textId="77777777" w:rsidR="00E83E27" w:rsidRPr="005169CB" w:rsidRDefault="00E83E27" w:rsidP="00E83E27">
      <w:pPr>
        <w:ind w:left="708"/>
        <w:jc w:val="both"/>
        <w:rPr>
          <w:i/>
          <w:sz w:val="18"/>
        </w:rPr>
      </w:pPr>
      <w:r w:rsidRPr="005169CB">
        <w:rPr>
          <w:i/>
          <w:sz w:val="18"/>
        </w:rPr>
        <w:t>State(?s) ^ isActive(?s,"true"^^xsd:boolean) - &gt; CurrentState(?s)</w:t>
      </w:r>
    </w:p>
    <w:p w14:paraId="45DD1F69" w14:textId="77777777" w:rsidR="00E83E27" w:rsidRPr="005D24C4" w:rsidRDefault="00E83E27" w:rsidP="00E83E27">
      <w:pPr>
        <w:ind w:left="708"/>
        <w:jc w:val="both"/>
        <w:rPr>
          <w:b/>
        </w:rPr>
      </w:pPr>
      <w:r>
        <w:rPr>
          <w:b/>
        </w:rPr>
        <w:t>Equivalent OWL</w:t>
      </w:r>
      <w:r w:rsidRPr="005D24C4">
        <w:rPr>
          <w:b/>
        </w:rPr>
        <w:t xml:space="preserve"> </w:t>
      </w:r>
      <w:r>
        <w:rPr>
          <w:b/>
        </w:rPr>
        <w:t>Expressions</w:t>
      </w:r>
      <w:r w:rsidRPr="005D24C4">
        <w:rPr>
          <w:b/>
        </w:rPr>
        <w:t>:</w:t>
      </w:r>
    </w:p>
    <w:p w14:paraId="4F0AD9E2" w14:textId="77777777" w:rsidR="00E83E27" w:rsidRPr="005169CB" w:rsidRDefault="00E83E27" w:rsidP="00E83E27">
      <w:pPr>
        <w:ind w:left="708"/>
        <w:jc w:val="both"/>
        <w:rPr>
          <w:i/>
          <w:sz w:val="18"/>
        </w:rPr>
      </w:pPr>
      <w:r w:rsidRPr="005169CB">
        <w:rPr>
          <w:i/>
          <w:sz w:val="18"/>
        </w:rPr>
        <w:t>State and (isActive value true) SubClassOf: CurrentState</w:t>
      </w:r>
    </w:p>
    <w:p w14:paraId="6E558BAA" w14:textId="77777777" w:rsidR="00E83E27" w:rsidRPr="005D24C4" w:rsidRDefault="00E83E27" w:rsidP="00E83E27">
      <w:pPr>
        <w:ind w:left="708"/>
        <w:jc w:val="both"/>
      </w:pPr>
    </w:p>
    <w:p w14:paraId="62DBED6B" w14:textId="77777777" w:rsidR="00E83E27" w:rsidRPr="005D24C4" w:rsidRDefault="00E83E27" w:rsidP="00E83E27">
      <w:pPr>
        <w:pStyle w:val="ListParagraph"/>
        <w:numPr>
          <w:ilvl w:val="0"/>
          <w:numId w:val="2"/>
        </w:numPr>
        <w:spacing w:after="160"/>
        <w:jc w:val="both"/>
      </w:pPr>
      <w:r w:rsidRPr="005D24C4">
        <w:t xml:space="preserve">A State is a Next State if it is part of the range of the Has Next State property of the Current State. In concurrent environments, there can be multiple next states. </w:t>
      </w:r>
    </w:p>
    <w:p w14:paraId="2A301B08" w14:textId="77777777" w:rsidR="00E83E27" w:rsidRPr="005D24C4" w:rsidRDefault="00E83E27" w:rsidP="00E83E27">
      <w:pPr>
        <w:ind w:left="708"/>
        <w:jc w:val="both"/>
        <w:rPr>
          <w:b/>
        </w:rPr>
      </w:pPr>
      <w:r w:rsidRPr="005D24C4">
        <w:rPr>
          <w:b/>
        </w:rPr>
        <w:t>SWRL:</w:t>
      </w:r>
    </w:p>
    <w:p w14:paraId="1289D0BC" w14:textId="77777777" w:rsidR="00E83E27" w:rsidRPr="005169CB" w:rsidRDefault="00E83E27" w:rsidP="00E83E27">
      <w:pPr>
        <w:ind w:left="708"/>
        <w:jc w:val="both"/>
        <w:rPr>
          <w:i/>
          <w:sz w:val="18"/>
        </w:rPr>
      </w:pPr>
      <w:r w:rsidRPr="005169CB">
        <w:rPr>
          <w:i/>
          <w:sz w:val="18"/>
        </w:rPr>
        <w:t>CurrentState(?s1) ^ State(?s2) ^ hasNextState(?s1, ?s2) -&gt; NextState(?s2)</w:t>
      </w:r>
    </w:p>
    <w:p w14:paraId="4C197312" w14:textId="77777777" w:rsidR="00E83E27" w:rsidRPr="005D24C4" w:rsidRDefault="00E83E27" w:rsidP="00E83E27">
      <w:pPr>
        <w:ind w:left="708"/>
        <w:jc w:val="both"/>
        <w:rPr>
          <w:b/>
        </w:rPr>
      </w:pPr>
      <w:r>
        <w:rPr>
          <w:b/>
        </w:rPr>
        <w:t>Equivalent OWL</w:t>
      </w:r>
      <w:r w:rsidRPr="005D24C4">
        <w:rPr>
          <w:b/>
        </w:rPr>
        <w:t xml:space="preserve"> </w:t>
      </w:r>
      <w:r>
        <w:rPr>
          <w:b/>
        </w:rPr>
        <w:t>Expressions</w:t>
      </w:r>
      <w:r w:rsidRPr="005D24C4">
        <w:rPr>
          <w:b/>
        </w:rPr>
        <w:t>:</w:t>
      </w:r>
    </w:p>
    <w:p w14:paraId="07604AEA" w14:textId="77777777" w:rsidR="00E83E27" w:rsidRPr="005169CB" w:rsidRDefault="00E83E27" w:rsidP="00E83E27">
      <w:pPr>
        <w:ind w:left="708"/>
        <w:jc w:val="both"/>
        <w:rPr>
          <w:i/>
          <w:sz w:val="18"/>
        </w:rPr>
      </w:pPr>
      <w:r w:rsidRPr="005169CB">
        <w:rPr>
          <w:i/>
          <w:sz w:val="18"/>
        </w:rPr>
        <w:t>State and (hasPreviousState some CurrentState) SubClassOf: NextState</w:t>
      </w:r>
    </w:p>
    <w:p w14:paraId="1426B087" w14:textId="77777777" w:rsidR="00E83E27" w:rsidRPr="005D24C4" w:rsidRDefault="00E83E27" w:rsidP="00E83E27">
      <w:pPr>
        <w:ind w:left="708"/>
        <w:jc w:val="both"/>
      </w:pPr>
    </w:p>
    <w:p w14:paraId="2B4EE364" w14:textId="77777777" w:rsidR="00E83E27" w:rsidRPr="005D24C4" w:rsidRDefault="00E83E27" w:rsidP="00E83E27">
      <w:pPr>
        <w:pStyle w:val="ListParagraph"/>
        <w:numPr>
          <w:ilvl w:val="0"/>
          <w:numId w:val="2"/>
        </w:numPr>
        <w:spacing w:after="160"/>
        <w:jc w:val="both"/>
      </w:pPr>
      <w:r w:rsidRPr="005D24C4">
        <w:t>A State is a Previous State if it is part of the range of the Has Previous State property of the Current State. In concurrent environments, there can be multiple previous states.</w:t>
      </w:r>
    </w:p>
    <w:p w14:paraId="0C763D96" w14:textId="77777777" w:rsidR="00E83E27" w:rsidRPr="005D24C4" w:rsidRDefault="00E83E27" w:rsidP="00E83E27">
      <w:pPr>
        <w:ind w:left="708"/>
        <w:jc w:val="both"/>
        <w:rPr>
          <w:b/>
        </w:rPr>
      </w:pPr>
      <w:r w:rsidRPr="005D24C4">
        <w:rPr>
          <w:b/>
        </w:rPr>
        <w:t>SWRL:</w:t>
      </w:r>
    </w:p>
    <w:p w14:paraId="2F255732" w14:textId="77777777" w:rsidR="00E83E27" w:rsidRPr="005169CB" w:rsidRDefault="00E83E27" w:rsidP="00E83E27">
      <w:pPr>
        <w:ind w:left="708"/>
        <w:jc w:val="both"/>
        <w:rPr>
          <w:i/>
          <w:sz w:val="18"/>
        </w:rPr>
      </w:pPr>
      <w:r w:rsidRPr="005169CB">
        <w:rPr>
          <w:i/>
          <w:sz w:val="18"/>
        </w:rPr>
        <w:t>CurrentState(?s1) ^ State(?s2) ^ hasPreviousState(?s1, ?s2) -&gt; PreviousState(?s2)</w:t>
      </w:r>
    </w:p>
    <w:p w14:paraId="468ED961" w14:textId="77777777" w:rsidR="00E83E27" w:rsidRPr="005D24C4" w:rsidRDefault="00E83E27" w:rsidP="00E83E27">
      <w:pPr>
        <w:ind w:left="708"/>
        <w:jc w:val="both"/>
        <w:rPr>
          <w:b/>
        </w:rPr>
      </w:pPr>
      <w:r>
        <w:rPr>
          <w:b/>
        </w:rPr>
        <w:t>Equivalent OWL</w:t>
      </w:r>
      <w:r w:rsidRPr="005D24C4">
        <w:rPr>
          <w:b/>
        </w:rPr>
        <w:t xml:space="preserve"> </w:t>
      </w:r>
      <w:r>
        <w:rPr>
          <w:b/>
        </w:rPr>
        <w:t>Expressions</w:t>
      </w:r>
      <w:r w:rsidRPr="005D24C4">
        <w:rPr>
          <w:b/>
        </w:rPr>
        <w:t>:</w:t>
      </w:r>
    </w:p>
    <w:p w14:paraId="71362B43" w14:textId="77777777" w:rsidR="00E83E27" w:rsidRPr="005169CB" w:rsidRDefault="00E83E27" w:rsidP="00E83E27">
      <w:pPr>
        <w:ind w:left="708"/>
        <w:jc w:val="both"/>
        <w:rPr>
          <w:i/>
          <w:sz w:val="18"/>
        </w:rPr>
      </w:pPr>
      <w:r w:rsidRPr="005169CB">
        <w:rPr>
          <w:i/>
          <w:sz w:val="18"/>
        </w:rPr>
        <w:t>State and (hasNextState some CurrentState) SubClassOf: PreviousState</w:t>
      </w:r>
    </w:p>
    <w:p w14:paraId="46269F0D" w14:textId="77777777" w:rsidR="00E83E27" w:rsidRPr="005D24C4" w:rsidRDefault="00E83E27" w:rsidP="00E83E27">
      <w:pPr>
        <w:ind w:left="708"/>
        <w:jc w:val="both"/>
      </w:pPr>
    </w:p>
    <w:p w14:paraId="52B09D59" w14:textId="77777777" w:rsidR="00E83E27" w:rsidRPr="005D24C4" w:rsidRDefault="00E83E27" w:rsidP="00E83E27">
      <w:pPr>
        <w:pStyle w:val="ListParagraph"/>
        <w:numPr>
          <w:ilvl w:val="0"/>
          <w:numId w:val="2"/>
        </w:numPr>
        <w:spacing w:after="160"/>
        <w:jc w:val="both"/>
      </w:pPr>
      <w:r w:rsidRPr="005D24C4">
        <w:t>A State is a Concurrent State if they are at least two current states activated. All the active states (at the same time) become members of the Concurrent State class.</w:t>
      </w:r>
    </w:p>
    <w:p w14:paraId="5C914130" w14:textId="77777777" w:rsidR="00E83E27" w:rsidRPr="005D24C4" w:rsidRDefault="00E83E27" w:rsidP="00E83E27">
      <w:pPr>
        <w:ind w:left="708"/>
        <w:jc w:val="both"/>
        <w:rPr>
          <w:b/>
        </w:rPr>
      </w:pPr>
      <w:r w:rsidRPr="005D24C4">
        <w:rPr>
          <w:b/>
        </w:rPr>
        <w:t>SWRL:</w:t>
      </w:r>
    </w:p>
    <w:p w14:paraId="4B7EB0D1" w14:textId="77777777" w:rsidR="00E83E27" w:rsidRPr="005169CB" w:rsidRDefault="00E83E27" w:rsidP="00E83E27">
      <w:pPr>
        <w:ind w:left="708"/>
        <w:jc w:val="both"/>
        <w:rPr>
          <w:i/>
          <w:sz w:val="18"/>
        </w:rPr>
      </w:pPr>
      <w:r w:rsidRPr="005169CB">
        <w:rPr>
          <w:i/>
          <w:sz w:val="18"/>
        </w:rPr>
        <w:t>CurrentState(?s1) ^ CurrentState(?s2) ^ differentFrom(?s1, ?s2) -&gt; ConcurrentState(?s1) ^ ConcurrentState(?s2)</w:t>
      </w:r>
    </w:p>
    <w:p w14:paraId="56522EB8" w14:textId="77777777" w:rsidR="00E83E27" w:rsidRPr="005D24C4" w:rsidRDefault="00E83E27" w:rsidP="00E83E27">
      <w:pPr>
        <w:ind w:left="708"/>
        <w:jc w:val="both"/>
      </w:pPr>
    </w:p>
    <w:p w14:paraId="29D73F28" w14:textId="77777777" w:rsidR="00E83E27" w:rsidRPr="005D24C4" w:rsidRDefault="00E83E27" w:rsidP="00E83E27">
      <w:pPr>
        <w:pStyle w:val="ListParagraph"/>
        <w:numPr>
          <w:ilvl w:val="0"/>
          <w:numId w:val="2"/>
        </w:numPr>
        <w:spacing w:after="160"/>
        <w:jc w:val="both"/>
      </w:pPr>
      <w:r w:rsidRPr="005D24C4">
        <w:t>A State is a Resource-Shared State if more than one transition can fire depending on its resource and each transition is connected to other additional state. The Resource-Shared State can fire only one transition at the same time.</w:t>
      </w:r>
    </w:p>
    <w:p w14:paraId="419EB41A" w14:textId="77777777" w:rsidR="00E83E27" w:rsidRPr="005D24C4" w:rsidRDefault="00E83E27" w:rsidP="00E83E27">
      <w:pPr>
        <w:ind w:left="708"/>
        <w:jc w:val="both"/>
        <w:rPr>
          <w:b/>
        </w:rPr>
      </w:pPr>
      <w:r w:rsidRPr="005D24C4">
        <w:rPr>
          <w:b/>
        </w:rPr>
        <w:t>SWRL:</w:t>
      </w:r>
    </w:p>
    <w:p w14:paraId="007029BB" w14:textId="77777777" w:rsidR="00E83E27" w:rsidRPr="005169CB" w:rsidRDefault="00E83E27" w:rsidP="00E83E27">
      <w:pPr>
        <w:ind w:left="708"/>
        <w:jc w:val="both"/>
        <w:rPr>
          <w:i/>
          <w:sz w:val="18"/>
        </w:rPr>
      </w:pPr>
      <w:r w:rsidRPr="005169CB">
        <w:rPr>
          <w:i/>
          <w:sz w:val="18"/>
        </w:rPr>
        <w:t>State(?s1) ^ State(?s2) ^ State(?s3) ^ Transition(?t1) ^ Transition(?t2) ^ differentFrom(?s1,?s2) ^ differentFrom(?s1,?s3) ^ differentFrom(?s2,?s3) ^ differentFrom(?t1,?t2) ^ isConnectedToTransition(?s1, ?t1) ^ isConnectedToTransition(?s1, ?t2) ^ isConnectedToTransition(?s2, ?t1) ^ isConnectedToTransition(?s3, ?t2) -&gt; Resource-SharedState(?s1)</w:t>
      </w:r>
    </w:p>
    <w:p w14:paraId="69FDAE11" w14:textId="77777777" w:rsidR="00E83E27" w:rsidRPr="005D24C4" w:rsidRDefault="00E83E27" w:rsidP="00E83E27">
      <w:pPr>
        <w:ind w:left="708"/>
        <w:jc w:val="both"/>
      </w:pPr>
    </w:p>
    <w:p w14:paraId="440BB8CA" w14:textId="77777777" w:rsidR="00E83E27" w:rsidRPr="005D24C4" w:rsidRDefault="00E83E27" w:rsidP="00E83E27">
      <w:pPr>
        <w:pStyle w:val="ListParagraph"/>
        <w:numPr>
          <w:ilvl w:val="0"/>
          <w:numId w:val="2"/>
        </w:numPr>
        <w:spacing w:after="160"/>
        <w:jc w:val="both"/>
      </w:pPr>
      <w:r w:rsidRPr="005D24C4">
        <w:t>A State is a Synchronous State if more than one state is connected to the same transition. All the states that comply this characteristic become members of the Synchronous State class.</w:t>
      </w:r>
    </w:p>
    <w:p w14:paraId="10BCF0EE" w14:textId="77777777" w:rsidR="00E83E27" w:rsidRPr="005D24C4" w:rsidRDefault="00E83E27" w:rsidP="00E83E27">
      <w:pPr>
        <w:ind w:left="708"/>
        <w:jc w:val="both"/>
        <w:rPr>
          <w:b/>
        </w:rPr>
      </w:pPr>
      <w:r w:rsidRPr="005D24C4">
        <w:rPr>
          <w:b/>
        </w:rPr>
        <w:lastRenderedPageBreak/>
        <w:t>SWRL:</w:t>
      </w:r>
    </w:p>
    <w:p w14:paraId="3B73A23E" w14:textId="77777777" w:rsidR="00E83E27" w:rsidRDefault="00E83E27" w:rsidP="00E83E27">
      <w:pPr>
        <w:ind w:left="708"/>
        <w:jc w:val="both"/>
        <w:rPr>
          <w:i/>
          <w:sz w:val="18"/>
        </w:rPr>
      </w:pPr>
      <w:r w:rsidRPr="005169CB">
        <w:rPr>
          <w:i/>
          <w:sz w:val="18"/>
        </w:rPr>
        <w:t>State(?s1) ^ State(?s2) ^ differentFrom(?s1,?s2) ^ Transition(?t) ^ isConnectedToTransition(?s1,?t) ^ isConnectedToTransition(?s2,?t)</w:t>
      </w:r>
    </w:p>
    <w:p w14:paraId="5E23FECF" w14:textId="77777777" w:rsidR="00E83E27" w:rsidRDefault="00E83E27" w:rsidP="00E83E27">
      <w:pPr>
        <w:ind w:left="708"/>
        <w:jc w:val="both"/>
        <w:rPr>
          <w:i/>
          <w:sz w:val="18"/>
        </w:rPr>
      </w:pPr>
    </w:p>
    <w:p w14:paraId="25F346AF" w14:textId="77777777" w:rsidR="00E83E27" w:rsidRPr="005D24C4" w:rsidRDefault="00E83E27" w:rsidP="00E83E27">
      <w:pPr>
        <w:pStyle w:val="ListParagraph"/>
        <w:numPr>
          <w:ilvl w:val="0"/>
          <w:numId w:val="3"/>
        </w:numPr>
        <w:spacing w:after="160"/>
        <w:jc w:val="both"/>
      </w:pPr>
      <w:r w:rsidRPr="005D24C4">
        <w:t xml:space="preserve">A Transition is a </w:t>
      </w:r>
      <w:r>
        <w:t>One</w:t>
      </w:r>
      <w:r w:rsidRPr="005D24C4">
        <w:t xml:space="preserve">-to-Many Transition if it is followed by more than one state and preceded by exactly one state. There can be multiple </w:t>
      </w:r>
      <w:r>
        <w:t>One</w:t>
      </w:r>
      <w:r w:rsidRPr="005D24C4">
        <w:t>-to-Many Transitions.</w:t>
      </w:r>
    </w:p>
    <w:p w14:paraId="00EB683E" w14:textId="77777777" w:rsidR="00E83E27" w:rsidRPr="005D24C4" w:rsidRDefault="00E83E27" w:rsidP="00E83E27">
      <w:pPr>
        <w:ind w:left="708"/>
        <w:jc w:val="both"/>
        <w:rPr>
          <w:b/>
        </w:rPr>
      </w:pPr>
      <w:r w:rsidRPr="005D24C4">
        <w:rPr>
          <w:b/>
        </w:rPr>
        <w:t>SWRL:</w:t>
      </w:r>
    </w:p>
    <w:p w14:paraId="620ABCA2" w14:textId="77777777" w:rsidR="00E83E27" w:rsidRPr="00B848CC" w:rsidRDefault="00E83E27" w:rsidP="00E83E27">
      <w:pPr>
        <w:ind w:left="708"/>
        <w:jc w:val="both"/>
        <w:rPr>
          <w:i/>
          <w:sz w:val="18"/>
        </w:rPr>
      </w:pPr>
      <w:r w:rsidRPr="00B848CC">
        <w:rPr>
          <w:i/>
          <w:sz w:val="18"/>
        </w:rPr>
        <w:t>Transition(?t) ^ State(?s1) ^ State(?s2) ^ State(?s3) ^ differentFrom(?s2,?s3) ^ hasNextState(?s1,?s2) ^ hasNextState(?s1,?s3) ^ isConnectedToState(?t,?s1) ^ isConnectedToState(?t,?s2) ^ isConnectedToState(?t,?s3) -&gt; OneToManyTransition(?t)</w:t>
      </w:r>
    </w:p>
    <w:p w14:paraId="50F36FD7" w14:textId="77777777" w:rsidR="00E83E27" w:rsidRPr="005D24C4" w:rsidRDefault="00E83E27" w:rsidP="00E83E27">
      <w:pPr>
        <w:ind w:left="708"/>
        <w:jc w:val="both"/>
      </w:pPr>
    </w:p>
    <w:p w14:paraId="26165A02" w14:textId="77777777" w:rsidR="00E83E27" w:rsidRPr="005D24C4" w:rsidRDefault="00E83E27" w:rsidP="00E83E27">
      <w:pPr>
        <w:pStyle w:val="ListParagraph"/>
        <w:numPr>
          <w:ilvl w:val="0"/>
          <w:numId w:val="3"/>
        </w:numPr>
        <w:spacing w:after="160"/>
        <w:jc w:val="both"/>
      </w:pPr>
      <w:r w:rsidRPr="005D24C4">
        <w:t>A Transition is a Many-to-Many Transition if it is followed and preceded by more than one state. There can be multiple Many-to-Many Transitions.</w:t>
      </w:r>
    </w:p>
    <w:p w14:paraId="4287BC78" w14:textId="77777777" w:rsidR="00E83E27" w:rsidRPr="005D24C4" w:rsidRDefault="00E83E27" w:rsidP="00E83E27">
      <w:pPr>
        <w:ind w:left="708"/>
        <w:jc w:val="both"/>
        <w:rPr>
          <w:b/>
        </w:rPr>
      </w:pPr>
      <w:r w:rsidRPr="005D24C4">
        <w:rPr>
          <w:b/>
        </w:rPr>
        <w:t>SWRL:</w:t>
      </w:r>
    </w:p>
    <w:p w14:paraId="6C5614D8" w14:textId="77777777" w:rsidR="00E83E27" w:rsidRPr="00B848CC" w:rsidRDefault="00E83E27" w:rsidP="00E83E27">
      <w:pPr>
        <w:ind w:left="708"/>
        <w:jc w:val="both"/>
        <w:rPr>
          <w:i/>
          <w:sz w:val="18"/>
        </w:rPr>
      </w:pPr>
      <w:r w:rsidRPr="00B848CC">
        <w:rPr>
          <w:i/>
          <w:sz w:val="18"/>
        </w:rPr>
        <w:t>Transition(?t) ^ State(?s1) ^ State(?s2) ^ State(?s3) ^ State(?s4) ^ differentFrom(?s1,?s2) ^ differentFrom(?s3,?s4) ^ hasNextState(?s1,?s3) ^ hasNextState(?s1,?s4) ^ hasNextState(?s2,?s3) ^ hasNextState(?s2,?s4) ^ isConnectedToState(?t,?s1) ^ isConnectedToState(?t,?s2) ^ isConnectedToState(?t,?s3) ^ isConnectedToState(?t,?s4) -&gt; ManyToManyTransition(?t)</w:t>
      </w:r>
    </w:p>
    <w:p w14:paraId="3D6A86B9" w14:textId="77777777" w:rsidR="00E83E27" w:rsidRPr="005D24C4" w:rsidRDefault="00E83E27" w:rsidP="00E83E27">
      <w:pPr>
        <w:ind w:left="708"/>
        <w:jc w:val="both"/>
      </w:pPr>
    </w:p>
    <w:p w14:paraId="3ABF428C" w14:textId="77777777" w:rsidR="00E83E27" w:rsidRPr="005D24C4" w:rsidRDefault="00E83E27" w:rsidP="00E83E27">
      <w:pPr>
        <w:pStyle w:val="ListParagraph"/>
        <w:numPr>
          <w:ilvl w:val="0"/>
          <w:numId w:val="3"/>
        </w:numPr>
        <w:spacing w:after="160"/>
        <w:jc w:val="both"/>
      </w:pPr>
      <w:r w:rsidRPr="005D24C4">
        <w:t xml:space="preserve">A Transition is a </w:t>
      </w:r>
      <w:r>
        <w:t>One</w:t>
      </w:r>
      <w:r w:rsidRPr="005D24C4">
        <w:t>-to-</w:t>
      </w:r>
      <w:r>
        <w:t>One</w:t>
      </w:r>
      <w:r w:rsidRPr="005D24C4">
        <w:t xml:space="preserve"> Transition if it is followed and preceded by exactly one state. There can be multiple </w:t>
      </w:r>
      <w:r>
        <w:t>One</w:t>
      </w:r>
      <w:r w:rsidRPr="005D24C4">
        <w:t>-to-</w:t>
      </w:r>
      <w:r>
        <w:t>One</w:t>
      </w:r>
      <w:r w:rsidRPr="005D24C4">
        <w:t xml:space="preserve"> Transitions.</w:t>
      </w:r>
    </w:p>
    <w:p w14:paraId="5668B872" w14:textId="77777777" w:rsidR="00E83E27" w:rsidRPr="005D24C4" w:rsidRDefault="00E83E27" w:rsidP="00E83E27">
      <w:pPr>
        <w:ind w:left="708"/>
        <w:jc w:val="both"/>
        <w:rPr>
          <w:b/>
        </w:rPr>
      </w:pPr>
      <w:r w:rsidRPr="005D24C4">
        <w:rPr>
          <w:b/>
        </w:rPr>
        <w:t>SWRL:</w:t>
      </w:r>
    </w:p>
    <w:p w14:paraId="0A78C11D" w14:textId="77777777" w:rsidR="00E83E27" w:rsidRPr="00B848CC" w:rsidRDefault="00E83E27" w:rsidP="00E83E27">
      <w:pPr>
        <w:ind w:left="708"/>
        <w:jc w:val="both"/>
        <w:rPr>
          <w:i/>
          <w:sz w:val="18"/>
        </w:rPr>
      </w:pPr>
      <w:r w:rsidRPr="00B848CC">
        <w:rPr>
          <w:i/>
          <w:sz w:val="18"/>
        </w:rPr>
        <w:t>Transition(?t) ^ State(?s1) ^ State(?s2) ^ hasNextState(?s1,?s2) ^ isConnectedToState(?t,?s1) ^ isConnectedToState(?t,?s2) -&gt; OneToOneTransition(?t)</w:t>
      </w:r>
    </w:p>
    <w:p w14:paraId="559524E4" w14:textId="77777777" w:rsidR="00E83E27" w:rsidRPr="005D24C4" w:rsidRDefault="00E83E27" w:rsidP="00E83E27">
      <w:pPr>
        <w:ind w:left="708"/>
        <w:jc w:val="both"/>
      </w:pPr>
    </w:p>
    <w:p w14:paraId="55B510E0" w14:textId="77777777" w:rsidR="00E83E27" w:rsidRPr="005D24C4" w:rsidRDefault="00E83E27" w:rsidP="00E83E27">
      <w:pPr>
        <w:pStyle w:val="ListParagraph"/>
        <w:numPr>
          <w:ilvl w:val="0"/>
          <w:numId w:val="3"/>
        </w:numPr>
        <w:spacing w:after="160"/>
        <w:jc w:val="both"/>
      </w:pPr>
      <w:r w:rsidRPr="005D24C4">
        <w:t>A Transition is a Many-to-</w:t>
      </w:r>
      <w:r>
        <w:t>One</w:t>
      </w:r>
      <w:r w:rsidRPr="005D24C4">
        <w:t xml:space="preserve"> Transition if it is followed by exactly one state and preceded by more than one state. There can be multiple Many-to-</w:t>
      </w:r>
      <w:r>
        <w:t>One</w:t>
      </w:r>
      <w:r w:rsidRPr="005D24C4">
        <w:t xml:space="preserve"> Transitions.</w:t>
      </w:r>
    </w:p>
    <w:p w14:paraId="1E55373F" w14:textId="77777777" w:rsidR="00E83E27" w:rsidRPr="005D24C4" w:rsidRDefault="00E83E27" w:rsidP="00E83E27">
      <w:pPr>
        <w:ind w:left="708"/>
        <w:jc w:val="both"/>
        <w:rPr>
          <w:b/>
        </w:rPr>
      </w:pPr>
      <w:r w:rsidRPr="005D24C4">
        <w:rPr>
          <w:b/>
        </w:rPr>
        <w:t>SWRL:</w:t>
      </w:r>
    </w:p>
    <w:p w14:paraId="46352582" w14:textId="77777777" w:rsidR="00E83E27" w:rsidRPr="00B848CC" w:rsidRDefault="00E83E27" w:rsidP="00E83E27">
      <w:pPr>
        <w:ind w:left="708"/>
        <w:jc w:val="both"/>
        <w:rPr>
          <w:i/>
          <w:sz w:val="18"/>
        </w:rPr>
      </w:pPr>
      <w:r w:rsidRPr="00B848CC">
        <w:rPr>
          <w:i/>
          <w:sz w:val="18"/>
        </w:rPr>
        <w:t>Transition(?t) ^ State(?s1) ^ State(?s2) ^ State(?s3) ^ differentFrom(?s1,?s2) ^ hasNextState(?s1,?s3) ^ hasNextState(?s2,?s3) ^ isConnectedToState(?t,?s1) ^ isConnectedToState(?t,?s2) ^ isConnectedToState(?t,?s3) -&gt; ManyToOneTransition(?t)</w:t>
      </w:r>
    </w:p>
    <w:p w14:paraId="7FECB9D9" w14:textId="77777777" w:rsidR="00E83E27" w:rsidRDefault="00E83E27" w:rsidP="00E83E27">
      <w:pPr>
        <w:pStyle w:val="ListParagraph"/>
        <w:spacing w:after="160"/>
        <w:jc w:val="both"/>
      </w:pPr>
    </w:p>
    <w:p w14:paraId="37A2C0EE" w14:textId="77777777" w:rsidR="00E83E27" w:rsidRPr="005D24C4" w:rsidRDefault="00E83E27" w:rsidP="00E83E27">
      <w:pPr>
        <w:pStyle w:val="ListParagraph"/>
        <w:numPr>
          <w:ilvl w:val="0"/>
          <w:numId w:val="4"/>
        </w:numPr>
        <w:spacing w:after="160"/>
        <w:jc w:val="both"/>
      </w:pPr>
      <w:r w:rsidRPr="005D24C4">
        <w:t>An Arc is a Unidirectional Arc if it has either a source point or a sink point but not both on the elements that it connects.</w:t>
      </w:r>
    </w:p>
    <w:p w14:paraId="79D0311D" w14:textId="77777777" w:rsidR="00E83E27" w:rsidRPr="005D24C4" w:rsidRDefault="00E83E27" w:rsidP="00E83E27">
      <w:pPr>
        <w:ind w:left="708"/>
        <w:jc w:val="both"/>
        <w:rPr>
          <w:b/>
        </w:rPr>
      </w:pPr>
      <w:r w:rsidRPr="005D24C4">
        <w:rPr>
          <w:b/>
        </w:rPr>
        <w:t>SWRL:</w:t>
      </w:r>
    </w:p>
    <w:p w14:paraId="42F930C1" w14:textId="77777777" w:rsidR="00E83E27" w:rsidRPr="00B848CC" w:rsidRDefault="00E83E27" w:rsidP="00E83E27">
      <w:pPr>
        <w:ind w:left="708"/>
        <w:jc w:val="both"/>
        <w:rPr>
          <w:i/>
          <w:sz w:val="18"/>
        </w:rPr>
      </w:pPr>
      <w:r w:rsidRPr="00B848CC">
        <w:rPr>
          <w:i/>
          <w:sz w:val="18"/>
        </w:rPr>
        <w:t>Arc(?a) ^ hasSourcePoint(?a,?st) ^ hasSinkPoint(?a,?ts) ^ differentFrom(?st,?ts) -&gt; UnidirectionalArc(?a)</w:t>
      </w:r>
    </w:p>
    <w:p w14:paraId="6CD02278" w14:textId="77777777" w:rsidR="00E83E27" w:rsidRPr="005D24C4" w:rsidRDefault="00E83E27" w:rsidP="00E83E27">
      <w:pPr>
        <w:ind w:left="708"/>
        <w:jc w:val="both"/>
        <w:rPr>
          <w:b/>
        </w:rPr>
      </w:pPr>
      <w:r>
        <w:rPr>
          <w:b/>
        </w:rPr>
        <w:t>Equivalent OWL</w:t>
      </w:r>
      <w:r w:rsidRPr="005D24C4">
        <w:rPr>
          <w:b/>
        </w:rPr>
        <w:t xml:space="preserve"> </w:t>
      </w:r>
      <w:r>
        <w:rPr>
          <w:b/>
        </w:rPr>
        <w:t>Expressions</w:t>
      </w:r>
      <w:r w:rsidRPr="005D24C4">
        <w:rPr>
          <w:b/>
        </w:rPr>
        <w:t>:</w:t>
      </w:r>
    </w:p>
    <w:p w14:paraId="07C744F1" w14:textId="77777777" w:rsidR="00E83E27" w:rsidRPr="00B848CC" w:rsidRDefault="00E83E27" w:rsidP="00E83E27">
      <w:pPr>
        <w:ind w:left="708"/>
        <w:jc w:val="both"/>
        <w:rPr>
          <w:i/>
          <w:sz w:val="18"/>
        </w:rPr>
      </w:pPr>
      <w:r w:rsidRPr="00B848CC">
        <w:rPr>
          <w:i/>
          <w:sz w:val="18"/>
        </w:rPr>
        <w:t>Arc and not(BidirectionalArc) SubClassOf: UnidirectionalArc</w:t>
      </w:r>
    </w:p>
    <w:p w14:paraId="02AC8209" w14:textId="77777777" w:rsidR="00E83E27" w:rsidRPr="005D24C4" w:rsidRDefault="00E83E27" w:rsidP="00E83E27">
      <w:pPr>
        <w:ind w:left="708"/>
        <w:jc w:val="both"/>
      </w:pPr>
    </w:p>
    <w:p w14:paraId="2F053464" w14:textId="77777777" w:rsidR="00E83E27" w:rsidRPr="005D24C4" w:rsidRDefault="00E83E27" w:rsidP="00E83E27">
      <w:pPr>
        <w:pStyle w:val="ListParagraph"/>
        <w:numPr>
          <w:ilvl w:val="0"/>
          <w:numId w:val="4"/>
        </w:numPr>
        <w:spacing w:after="160"/>
        <w:jc w:val="both"/>
      </w:pPr>
      <w:r w:rsidRPr="005D24C4">
        <w:t>An Arc is a Bidirectional Arc if it has both a source point and a sink point each on the state and the transition that it connects.</w:t>
      </w:r>
    </w:p>
    <w:p w14:paraId="75B79EBE" w14:textId="77777777" w:rsidR="00E83E27" w:rsidRPr="005D24C4" w:rsidRDefault="00E83E27" w:rsidP="00E83E27">
      <w:pPr>
        <w:ind w:left="708"/>
        <w:jc w:val="both"/>
        <w:rPr>
          <w:b/>
        </w:rPr>
      </w:pPr>
      <w:r w:rsidRPr="005D24C4">
        <w:rPr>
          <w:b/>
        </w:rPr>
        <w:t>SWRL:</w:t>
      </w:r>
    </w:p>
    <w:p w14:paraId="2051DBA2" w14:textId="77777777" w:rsidR="00E83E27" w:rsidRPr="00B848CC" w:rsidRDefault="00E83E27" w:rsidP="00E83E27">
      <w:pPr>
        <w:ind w:left="708"/>
        <w:jc w:val="both"/>
        <w:rPr>
          <w:i/>
          <w:sz w:val="18"/>
        </w:rPr>
      </w:pPr>
      <w:r w:rsidRPr="00B848CC">
        <w:rPr>
          <w:i/>
          <w:sz w:val="18"/>
        </w:rPr>
        <w:t>Arc(?a) ^ State(?s) ^ Transition(?t) ^ hasSourcePoint(?a,?t) ^ hasSinkPoint(?a,?t) ^ hasSourcePoint(?a,?s) ^ hasSinkPoint(?a,?s) -&gt; BidirectionalArc(?a)</w:t>
      </w:r>
    </w:p>
    <w:p w14:paraId="7F638C05" w14:textId="77777777" w:rsidR="00E83E27" w:rsidRPr="005D24C4" w:rsidRDefault="00E83E27" w:rsidP="00E83E27">
      <w:pPr>
        <w:ind w:left="708"/>
        <w:jc w:val="both"/>
        <w:rPr>
          <w:b/>
        </w:rPr>
      </w:pPr>
      <w:r>
        <w:rPr>
          <w:b/>
        </w:rPr>
        <w:t>Equivalent OWL</w:t>
      </w:r>
      <w:r w:rsidRPr="005D24C4">
        <w:rPr>
          <w:b/>
        </w:rPr>
        <w:t xml:space="preserve"> </w:t>
      </w:r>
      <w:r>
        <w:rPr>
          <w:b/>
        </w:rPr>
        <w:t>Expressions</w:t>
      </w:r>
      <w:r w:rsidRPr="005D24C4">
        <w:rPr>
          <w:b/>
        </w:rPr>
        <w:t>:</w:t>
      </w:r>
    </w:p>
    <w:p w14:paraId="28FFA889" w14:textId="77777777" w:rsidR="00E83E27" w:rsidRPr="00B848CC" w:rsidRDefault="00E83E27" w:rsidP="00E83E27">
      <w:pPr>
        <w:ind w:left="708"/>
        <w:jc w:val="both"/>
        <w:rPr>
          <w:i/>
          <w:sz w:val="18"/>
        </w:rPr>
      </w:pPr>
      <w:r w:rsidRPr="00B848CC">
        <w:rPr>
          <w:i/>
          <w:sz w:val="18"/>
        </w:rPr>
        <w:t>Arc and not(UnidirectionalArc) SubClassOf: BidirectionalArc</w:t>
      </w:r>
    </w:p>
    <w:p w14:paraId="72F1480A" w14:textId="77777777" w:rsidR="00E83E27" w:rsidRPr="005D24C4" w:rsidRDefault="00E83E27" w:rsidP="00E83E27">
      <w:pPr>
        <w:ind w:left="708"/>
        <w:jc w:val="both"/>
      </w:pPr>
    </w:p>
    <w:p w14:paraId="2D659148" w14:textId="77777777" w:rsidR="00E83E27" w:rsidRPr="005D24C4" w:rsidRDefault="00E83E27" w:rsidP="00E83E27">
      <w:pPr>
        <w:pStyle w:val="ListParagraph"/>
        <w:numPr>
          <w:ilvl w:val="0"/>
          <w:numId w:val="4"/>
        </w:numPr>
        <w:spacing w:after="160"/>
        <w:jc w:val="both"/>
      </w:pPr>
      <w:r w:rsidRPr="005D24C4">
        <w:t xml:space="preserve">A State </w:t>
      </w:r>
      <w:r>
        <w:t>has</w:t>
      </w:r>
      <w:r w:rsidRPr="005D24C4">
        <w:t xml:space="preserve"> a Next State if it is source point of the arc of the transition between two states, and the transition is source point of an arc of the Previous State. The same rule applies with</w:t>
      </w:r>
      <w:r>
        <w:t xml:space="preserve"> the has</w:t>
      </w:r>
      <w:r w:rsidRPr="005D24C4">
        <w:t xml:space="preserve"> Previous State</w:t>
      </w:r>
      <w:r>
        <w:t xml:space="preserve"> property</w:t>
      </w:r>
      <w:r w:rsidRPr="005D24C4">
        <w:t xml:space="preserve"> considering the sink points. A State </w:t>
      </w:r>
      <w:r>
        <w:t>has</w:t>
      </w:r>
      <w:r w:rsidRPr="005D24C4">
        <w:t xml:space="preserve"> a Previous State if it is sink point of the arc of the transition between to states, and the transition is sink point of an arc of the Next State.</w:t>
      </w:r>
    </w:p>
    <w:p w14:paraId="2C83557E" w14:textId="77777777" w:rsidR="00E83E27" w:rsidRPr="005D24C4" w:rsidRDefault="00E83E27" w:rsidP="00E83E27">
      <w:pPr>
        <w:ind w:left="708"/>
        <w:jc w:val="both"/>
        <w:rPr>
          <w:b/>
        </w:rPr>
      </w:pPr>
      <w:r w:rsidRPr="005D24C4">
        <w:rPr>
          <w:b/>
        </w:rPr>
        <w:t>SWRL:</w:t>
      </w:r>
    </w:p>
    <w:p w14:paraId="4573908D" w14:textId="77777777" w:rsidR="00E83E27" w:rsidRPr="00B848CC" w:rsidRDefault="00E83E27" w:rsidP="00E83E27">
      <w:pPr>
        <w:spacing w:after="160"/>
        <w:ind w:left="708"/>
        <w:jc w:val="both"/>
        <w:rPr>
          <w:b/>
          <w:i/>
          <w:sz w:val="18"/>
        </w:rPr>
      </w:pPr>
      <w:r w:rsidRPr="00B848CC">
        <w:rPr>
          <w:i/>
          <w:sz w:val="18"/>
        </w:rPr>
        <w:lastRenderedPageBreak/>
        <w:t>Transition(?t) ^ hasSinkPoint(?a1, ?t) ^ hasSourcePoint(?a1, ?s1) ^ State(?s1) ^ State(?s2) ^ hasSinkPoint(?a2, ?s2) ^ Arc(?a1) ^ hasSourcePoint(?a2, ?t) ^ Arc(?a2) ^ differentFrom(?s1, ?s2) ^ differentFrom(?a1, ?a2) -&gt; hasNextState(?s1,?s2) ^ hasPreviousState(?s2,?s1)</w:t>
      </w:r>
    </w:p>
    <w:p w14:paraId="7D7D3986" w14:textId="77777777" w:rsidR="00E83E27" w:rsidRPr="005D24C4" w:rsidRDefault="00E83E27" w:rsidP="00E83E27">
      <w:pPr>
        <w:pStyle w:val="ListParagraph"/>
        <w:numPr>
          <w:ilvl w:val="0"/>
          <w:numId w:val="7"/>
        </w:numPr>
        <w:spacing w:after="160"/>
        <w:jc w:val="both"/>
      </w:pPr>
      <w:r w:rsidRPr="005D24C4">
        <w:t>If a variable Acts Over an object, then, it is an Output.</w:t>
      </w:r>
    </w:p>
    <w:p w14:paraId="4814D4BF" w14:textId="77777777" w:rsidR="00E83E27" w:rsidRPr="005D24C4" w:rsidRDefault="00E83E27" w:rsidP="00E83E27">
      <w:pPr>
        <w:ind w:left="708"/>
        <w:jc w:val="both"/>
        <w:rPr>
          <w:b/>
        </w:rPr>
      </w:pPr>
      <w:r w:rsidRPr="005D24C4">
        <w:rPr>
          <w:b/>
        </w:rPr>
        <w:t>SWRL:</w:t>
      </w:r>
    </w:p>
    <w:p w14:paraId="62328205" w14:textId="77777777" w:rsidR="00E83E27" w:rsidRPr="00CE2D9C" w:rsidRDefault="00E83E27" w:rsidP="00E83E27">
      <w:pPr>
        <w:ind w:left="708"/>
        <w:jc w:val="both"/>
        <w:rPr>
          <w:i/>
          <w:sz w:val="18"/>
        </w:rPr>
      </w:pPr>
      <w:r w:rsidRPr="00CE2D9C">
        <w:rPr>
          <w:i/>
          <w:sz w:val="18"/>
        </w:rPr>
        <w:t>Variable(?v) ^ Entity(?e) ^ actsOver(?v,?e) -&gt; Output(?v)</w:t>
      </w:r>
    </w:p>
    <w:p w14:paraId="46B2E377" w14:textId="77777777" w:rsidR="00E83E27" w:rsidRPr="005D24C4" w:rsidRDefault="00E83E27" w:rsidP="00E83E27">
      <w:pPr>
        <w:ind w:left="708"/>
        <w:jc w:val="both"/>
        <w:rPr>
          <w:b/>
        </w:rPr>
      </w:pPr>
      <w:r>
        <w:rPr>
          <w:b/>
        </w:rPr>
        <w:t>Equivalent OWL</w:t>
      </w:r>
      <w:r w:rsidRPr="005D24C4">
        <w:rPr>
          <w:b/>
        </w:rPr>
        <w:t xml:space="preserve"> </w:t>
      </w:r>
      <w:r>
        <w:rPr>
          <w:b/>
        </w:rPr>
        <w:t>Expressions</w:t>
      </w:r>
      <w:r w:rsidRPr="005D24C4">
        <w:rPr>
          <w:b/>
        </w:rPr>
        <w:t>:</w:t>
      </w:r>
    </w:p>
    <w:p w14:paraId="57CD2A6A" w14:textId="77777777" w:rsidR="00E83E27" w:rsidRPr="00CE2D9C" w:rsidRDefault="00E83E27" w:rsidP="00E83E27">
      <w:pPr>
        <w:ind w:left="708"/>
        <w:jc w:val="both"/>
        <w:rPr>
          <w:i/>
          <w:sz w:val="18"/>
        </w:rPr>
      </w:pPr>
      <w:r w:rsidRPr="00CE2D9C">
        <w:rPr>
          <w:i/>
          <w:sz w:val="18"/>
        </w:rPr>
        <w:t>Variable and (actsOver some Entity) SubClassOf: Output</w:t>
      </w:r>
    </w:p>
    <w:p w14:paraId="74E10AB5" w14:textId="77777777" w:rsidR="00E83E27" w:rsidRPr="005D24C4" w:rsidRDefault="00E83E27" w:rsidP="00E83E27">
      <w:pPr>
        <w:pStyle w:val="ListParagraph"/>
        <w:numPr>
          <w:ilvl w:val="0"/>
          <w:numId w:val="7"/>
        </w:numPr>
        <w:spacing w:after="160"/>
        <w:jc w:val="both"/>
      </w:pPr>
      <w:r w:rsidRPr="005D24C4">
        <w:t>If a variable Reads About an object, then, it is an Input.</w:t>
      </w:r>
    </w:p>
    <w:p w14:paraId="7864B8A9" w14:textId="77777777" w:rsidR="00E83E27" w:rsidRPr="005D24C4" w:rsidRDefault="00E83E27" w:rsidP="00E83E27">
      <w:pPr>
        <w:ind w:left="708"/>
        <w:jc w:val="both"/>
        <w:rPr>
          <w:b/>
        </w:rPr>
      </w:pPr>
      <w:r w:rsidRPr="005D24C4">
        <w:rPr>
          <w:b/>
        </w:rPr>
        <w:t>SWRL:</w:t>
      </w:r>
    </w:p>
    <w:p w14:paraId="4B0D35C9" w14:textId="77777777" w:rsidR="00E83E27" w:rsidRPr="00CE2D9C" w:rsidRDefault="00E83E27" w:rsidP="00E83E27">
      <w:pPr>
        <w:ind w:left="708"/>
        <w:jc w:val="both"/>
        <w:rPr>
          <w:i/>
          <w:sz w:val="18"/>
        </w:rPr>
      </w:pPr>
      <w:r w:rsidRPr="00CE2D9C">
        <w:rPr>
          <w:i/>
          <w:sz w:val="18"/>
        </w:rPr>
        <w:t>Variable(?v) ^ Entity(?e) ^ readsAbout(?v,?e) -&gt; Input(?v)</w:t>
      </w:r>
    </w:p>
    <w:p w14:paraId="54D54CBD" w14:textId="77777777" w:rsidR="00E83E27" w:rsidRPr="005D24C4" w:rsidRDefault="00E83E27" w:rsidP="00E83E27">
      <w:pPr>
        <w:ind w:left="708"/>
        <w:jc w:val="both"/>
        <w:rPr>
          <w:b/>
        </w:rPr>
      </w:pPr>
      <w:r>
        <w:rPr>
          <w:b/>
        </w:rPr>
        <w:t>Equivalent OWL</w:t>
      </w:r>
      <w:r w:rsidRPr="005D24C4">
        <w:rPr>
          <w:b/>
        </w:rPr>
        <w:t xml:space="preserve"> </w:t>
      </w:r>
      <w:r>
        <w:rPr>
          <w:b/>
        </w:rPr>
        <w:t>Expressions</w:t>
      </w:r>
      <w:r w:rsidRPr="005D24C4">
        <w:rPr>
          <w:b/>
        </w:rPr>
        <w:t>:</w:t>
      </w:r>
    </w:p>
    <w:p w14:paraId="15EDDE02" w14:textId="77777777" w:rsidR="00E83E27" w:rsidRPr="00CE2D9C" w:rsidRDefault="00E83E27" w:rsidP="00E83E27">
      <w:pPr>
        <w:ind w:left="708" w:firstLine="12"/>
        <w:jc w:val="both"/>
        <w:rPr>
          <w:i/>
          <w:sz w:val="18"/>
        </w:rPr>
      </w:pPr>
      <w:r w:rsidRPr="00CE2D9C">
        <w:rPr>
          <w:i/>
          <w:sz w:val="18"/>
        </w:rPr>
        <w:t>Variable and (readsAbout some Entity) SubClassOf: Input</w:t>
      </w:r>
    </w:p>
    <w:p w14:paraId="616AA30E" w14:textId="77777777" w:rsidR="00E83E27" w:rsidRPr="00CE2D9C" w:rsidRDefault="00E83E27" w:rsidP="00E83E27">
      <w:pPr>
        <w:ind w:left="708" w:firstLine="12"/>
        <w:jc w:val="both"/>
        <w:rPr>
          <w:i/>
          <w:sz w:val="18"/>
        </w:rPr>
      </w:pPr>
    </w:p>
    <w:p w14:paraId="52FE2FFE" w14:textId="77777777" w:rsidR="00E83E27" w:rsidRPr="005D24C4" w:rsidRDefault="00E83E27" w:rsidP="00E83E27">
      <w:pPr>
        <w:pStyle w:val="ListParagraph"/>
        <w:numPr>
          <w:ilvl w:val="0"/>
          <w:numId w:val="7"/>
        </w:numPr>
        <w:spacing w:after="160"/>
        <w:jc w:val="both"/>
      </w:pPr>
      <w:r w:rsidRPr="005D24C4">
        <w:t>If a variable has the data type equal to Boolean, then, it is a Digital Variable.</w:t>
      </w:r>
    </w:p>
    <w:p w14:paraId="7C84104A" w14:textId="77777777" w:rsidR="00E83E27" w:rsidRPr="005D24C4" w:rsidRDefault="00E83E27" w:rsidP="00E83E27">
      <w:pPr>
        <w:ind w:left="708"/>
        <w:jc w:val="both"/>
        <w:rPr>
          <w:b/>
        </w:rPr>
      </w:pPr>
      <w:r w:rsidRPr="005D24C4">
        <w:rPr>
          <w:b/>
        </w:rPr>
        <w:t>SWRL:</w:t>
      </w:r>
    </w:p>
    <w:p w14:paraId="7171F219" w14:textId="77777777" w:rsidR="00E83E27" w:rsidRPr="00CE2D9C" w:rsidRDefault="00E83E27" w:rsidP="00E83E27">
      <w:pPr>
        <w:ind w:left="708"/>
        <w:jc w:val="both"/>
        <w:rPr>
          <w:i/>
          <w:sz w:val="18"/>
        </w:rPr>
      </w:pPr>
      <w:r w:rsidRPr="00CE2D9C">
        <w:rPr>
          <w:i/>
          <w:sz w:val="18"/>
        </w:rPr>
        <w:t>Variable(?v) ^ hasDataType(?v,"boolean"^^xsd:string)  -&gt; DigitalVariable(?v)</w:t>
      </w:r>
    </w:p>
    <w:p w14:paraId="3B6195CE" w14:textId="77777777" w:rsidR="00E83E27" w:rsidRPr="005D24C4" w:rsidRDefault="00E83E27" w:rsidP="00E83E27">
      <w:pPr>
        <w:ind w:left="708"/>
        <w:jc w:val="both"/>
        <w:rPr>
          <w:b/>
        </w:rPr>
      </w:pPr>
      <w:r>
        <w:rPr>
          <w:b/>
        </w:rPr>
        <w:t>Equivalent OWL</w:t>
      </w:r>
      <w:r w:rsidRPr="005D24C4">
        <w:rPr>
          <w:b/>
        </w:rPr>
        <w:t xml:space="preserve"> </w:t>
      </w:r>
      <w:r>
        <w:rPr>
          <w:b/>
        </w:rPr>
        <w:t>Expressions</w:t>
      </w:r>
      <w:r w:rsidRPr="005D24C4">
        <w:rPr>
          <w:b/>
        </w:rPr>
        <w:t>:</w:t>
      </w:r>
    </w:p>
    <w:p w14:paraId="29BCC8E5" w14:textId="77777777" w:rsidR="00E83E27" w:rsidRPr="00CE2D9C" w:rsidRDefault="00E83E27" w:rsidP="00E83E27">
      <w:pPr>
        <w:ind w:left="708"/>
        <w:jc w:val="both"/>
        <w:rPr>
          <w:i/>
          <w:sz w:val="18"/>
        </w:rPr>
      </w:pPr>
      <w:r w:rsidRPr="00CE2D9C">
        <w:rPr>
          <w:i/>
          <w:sz w:val="18"/>
        </w:rPr>
        <w:t>Variable and (hasDataType value "boolean") SubClassOf: DigitalVariable</w:t>
      </w:r>
    </w:p>
    <w:p w14:paraId="4A73B07D" w14:textId="77777777" w:rsidR="00E83E27" w:rsidRPr="005D24C4" w:rsidRDefault="00E83E27" w:rsidP="00E83E27">
      <w:pPr>
        <w:ind w:left="708"/>
        <w:jc w:val="both"/>
      </w:pPr>
    </w:p>
    <w:p w14:paraId="53468732" w14:textId="77777777" w:rsidR="00E83E27" w:rsidRPr="005D24C4" w:rsidRDefault="00E83E27" w:rsidP="00E83E27">
      <w:pPr>
        <w:pStyle w:val="ListParagraph"/>
        <w:numPr>
          <w:ilvl w:val="0"/>
          <w:numId w:val="7"/>
        </w:numPr>
        <w:spacing w:after="160"/>
        <w:jc w:val="both"/>
      </w:pPr>
      <w:r w:rsidRPr="005D24C4">
        <w:t xml:space="preserve">If a variable has the data type equal to number (Integer, Long, Float, or Double), then,  it is an Analog Variable. Of course, it fits to the other numeric data types and can be implemented, but just 4 datatypes will be used for this exercise. </w:t>
      </w:r>
    </w:p>
    <w:p w14:paraId="53BD768F" w14:textId="77777777" w:rsidR="00E83E27" w:rsidRPr="005D24C4" w:rsidRDefault="00E83E27" w:rsidP="00E83E27">
      <w:pPr>
        <w:ind w:left="708"/>
        <w:jc w:val="both"/>
        <w:rPr>
          <w:b/>
        </w:rPr>
      </w:pPr>
      <w:r w:rsidRPr="005D24C4">
        <w:rPr>
          <w:b/>
        </w:rPr>
        <w:t>SWRL:</w:t>
      </w:r>
    </w:p>
    <w:p w14:paraId="267A2D48" w14:textId="77777777" w:rsidR="00E83E27" w:rsidRPr="00CE2D9C" w:rsidRDefault="00E83E27" w:rsidP="00E83E27">
      <w:pPr>
        <w:pStyle w:val="ListParagraph"/>
        <w:numPr>
          <w:ilvl w:val="1"/>
          <w:numId w:val="7"/>
        </w:numPr>
        <w:spacing w:after="160"/>
        <w:jc w:val="both"/>
        <w:rPr>
          <w:i/>
          <w:sz w:val="18"/>
        </w:rPr>
      </w:pPr>
      <w:r w:rsidRPr="00CE2D9C">
        <w:rPr>
          <w:i/>
          <w:sz w:val="18"/>
        </w:rPr>
        <w:t>Variable(?v) ^ hasDataType(?v,"integer"^^xsd:string)  -&gt; AnalogVariable(?v)</w:t>
      </w:r>
    </w:p>
    <w:p w14:paraId="3827FB1F" w14:textId="77777777" w:rsidR="00E83E27" w:rsidRPr="00CE2D9C" w:rsidRDefault="00E83E27" w:rsidP="00E83E27">
      <w:pPr>
        <w:pStyle w:val="ListParagraph"/>
        <w:numPr>
          <w:ilvl w:val="1"/>
          <w:numId w:val="7"/>
        </w:numPr>
        <w:spacing w:after="160"/>
        <w:jc w:val="both"/>
        <w:rPr>
          <w:i/>
          <w:sz w:val="18"/>
        </w:rPr>
      </w:pPr>
      <w:r w:rsidRPr="00CE2D9C">
        <w:rPr>
          <w:i/>
          <w:sz w:val="18"/>
        </w:rPr>
        <w:t>Variable(?v) ^ hasDataType(?v,"long"^^xsd:string)  -&gt; AnalogVariable(?v)</w:t>
      </w:r>
    </w:p>
    <w:p w14:paraId="70D9B78A" w14:textId="77777777" w:rsidR="00E83E27" w:rsidRPr="00CE2D9C" w:rsidRDefault="00E83E27" w:rsidP="00E83E27">
      <w:pPr>
        <w:pStyle w:val="ListParagraph"/>
        <w:numPr>
          <w:ilvl w:val="1"/>
          <w:numId w:val="7"/>
        </w:numPr>
        <w:spacing w:after="160"/>
        <w:jc w:val="both"/>
        <w:rPr>
          <w:i/>
          <w:sz w:val="18"/>
        </w:rPr>
      </w:pPr>
      <w:r w:rsidRPr="00CE2D9C">
        <w:rPr>
          <w:i/>
          <w:sz w:val="18"/>
        </w:rPr>
        <w:t>Variable(?v) ^ hasDataType(?v,"float"^^xsd:string)  -&gt; AnalogVariable(?v)</w:t>
      </w:r>
    </w:p>
    <w:p w14:paraId="6B631CD2" w14:textId="77777777" w:rsidR="00E83E27" w:rsidRPr="00CE2D9C" w:rsidRDefault="00E83E27" w:rsidP="00E83E27">
      <w:pPr>
        <w:pStyle w:val="ListParagraph"/>
        <w:numPr>
          <w:ilvl w:val="1"/>
          <w:numId w:val="7"/>
        </w:numPr>
        <w:spacing w:after="160"/>
        <w:jc w:val="both"/>
        <w:rPr>
          <w:i/>
          <w:sz w:val="18"/>
        </w:rPr>
      </w:pPr>
      <w:r w:rsidRPr="00CE2D9C">
        <w:rPr>
          <w:i/>
          <w:sz w:val="18"/>
        </w:rPr>
        <w:t>Variable(?v) ^ hasDataType(?v,"double"^^xsd:string)  -&gt; AnalogVariable(?v)</w:t>
      </w:r>
    </w:p>
    <w:p w14:paraId="54558F83" w14:textId="77777777" w:rsidR="00E83E27" w:rsidRDefault="00E83E27" w:rsidP="00E83E27">
      <w:pPr>
        <w:ind w:left="708"/>
        <w:jc w:val="both"/>
        <w:rPr>
          <w:b/>
        </w:rPr>
      </w:pPr>
      <w:r w:rsidRPr="006F358B">
        <w:rPr>
          <w:b/>
        </w:rPr>
        <w:t xml:space="preserve">Equivalent OWL </w:t>
      </w:r>
      <w:r>
        <w:rPr>
          <w:b/>
        </w:rPr>
        <w:t>Expressions</w:t>
      </w:r>
      <w:r w:rsidRPr="006F358B">
        <w:rPr>
          <w:b/>
        </w:rPr>
        <w:t>:</w:t>
      </w:r>
    </w:p>
    <w:p w14:paraId="716F6BBB" w14:textId="77777777" w:rsidR="00E83E27" w:rsidRPr="00CE2D9C" w:rsidRDefault="00E83E27" w:rsidP="00E83E27">
      <w:pPr>
        <w:ind w:left="708"/>
        <w:jc w:val="both"/>
        <w:rPr>
          <w:i/>
          <w:sz w:val="18"/>
        </w:rPr>
      </w:pPr>
      <w:r w:rsidRPr="00CE2D9C">
        <w:rPr>
          <w:i/>
          <w:sz w:val="18"/>
        </w:rPr>
        <w:t>Variable and ((hasDataType value "integer") or (hasDataType value "long") or (hasDataType value "float") or (hasDataType value "double")) SubClassOf: AnalogVariable</w:t>
      </w:r>
    </w:p>
    <w:p w14:paraId="5A84C84A" w14:textId="77777777" w:rsidR="00E83E27" w:rsidRPr="005D24C4" w:rsidRDefault="00E83E27" w:rsidP="00E83E27">
      <w:pPr>
        <w:ind w:left="708"/>
        <w:jc w:val="both"/>
      </w:pPr>
    </w:p>
    <w:p w14:paraId="33049354" w14:textId="77777777" w:rsidR="00E83E27" w:rsidRPr="005D24C4" w:rsidRDefault="00E83E27" w:rsidP="00E83E27">
      <w:pPr>
        <w:pStyle w:val="ListParagraph"/>
        <w:numPr>
          <w:ilvl w:val="0"/>
          <w:numId w:val="7"/>
        </w:numPr>
        <w:spacing w:after="160"/>
        <w:jc w:val="both"/>
      </w:pPr>
      <w:r w:rsidRPr="005D24C4">
        <w:t>If a variable has the data type equal to string or any type of array, then, it is a Data Variable. The datatype “array” is defined as any type of array for simplicity reasons.</w:t>
      </w:r>
    </w:p>
    <w:p w14:paraId="5194CC31" w14:textId="77777777" w:rsidR="00E83E27" w:rsidRPr="005D24C4" w:rsidRDefault="00E83E27" w:rsidP="00E83E27">
      <w:pPr>
        <w:ind w:left="708"/>
        <w:jc w:val="both"/>
        <w:rPr>
          <w:b/>
        </w:rPr>
      </w:pPr>
      <w:bookmarkStart w:id="0" w:name="_Hlk530523746"/>
      <w:r w:rsidRPr="005D24C4">
        <w:rPr>
          <w:b/>
        </w:rPr>
        <w:t>SWRL:</w:t>
      </w:r>
    </w:p>
    <w:p w14:paraId="546A4300" w14:textId="77777777" w:rsidR="00E83E27" w:rsidRPr="00CE2D9C" w:rsidRDefault="00E83E27" w:rsidP="00E83E27">
      <w:pPr>
        <w:pStyle w:val="ListParagraph"/>
        <w:numPr>
          <w:ilvl w:val="0"/>
          <w:numId w:val="8"/>
        </w:numPr>
        <w:spacing w:after="160"/>
        <w:jc w:val="both"/>
        <w:rPr>
          <w:i/>
          <w:sz w:val="18"/>
        </w:rPr>
      </w:pPr>
      <w:r w:rsidRPr="00CE2D9C">
        <w:rPr>
          <w:i/>
          <w:sz w:val="18"/>
        </w:rPr>
        <w:t>Variable(?v) ^ hasDataType(?v,"string"^^xsd:string)  -&gt; DataVariable(?v)</w:t>
      </w:r>
    </w:p>
    <w:p w14:paraId="0B99309E" w14:textId="77777777" w:rsidR="00E83E27" w:rsidRPr="00CE2D9C" w:rsidRDefault="00E83E27" w:rsidP="00E83E27">
      <w:pPr>
        <w:pStyle w:val="ListParagraph"/>
        <w:numPr>
          <w:ilvl w:val="0"/>
          <w:numId w:val="8"/>
        </w:numPr>
        <w:spacing w:after="160"/>
        <w:jc w:val="both"/>
        <w:rPr>
          <w:i/>
          <w:sz w:val="18"/>
        </w:rPr>
      </w:pPr>
      <w:r w:rsidRPr="00CE2D9C">
        <w:rPr>
          <w:i/>
          <w:sz w:val="18"/>
        </w:rPr>
        <w:t>Variable(?v) ^ hasDataType(?v,"array"^^xsd:string)  -&gt; DataVariable(?v)</w:t>
      </w:r>
    </w:p>
    <w:p w14:paraId="0EEADA2B" w14:textId="77777777" w:rsidR="00E83E27" w:rsidRDefault="00E83E27" w:rsidP="00E83E27">
      <w:pPr>
        <w:ind w:left="708"/>
        <w:jc w:val="both"/>
        <w:rPr>
          <w:b/>
        </w:rPr>
      </w:pPr>
      <w:r w:rsidRPr="006F358B">
        <w:rPr>
          <w:b/>
        </w:rPr>
        <w:t xml:space="preserve">Equivalent OWL </w:t>
      </w:r>
      <w:r>
        <w:rPr>
          <w:b/>
        </w:rPr>
        <w:t>Expressions</w:t>
      </w:r>
      <w:r w:rsidRPr="006F358B">
        <w:rPr>
          <w:b/>
        </w:rPr>
        <w:t>:</w:t>
      </w:r>
    </w:p>
    <w:p w14:paraId="62C06302" w14:textId="77777777" w:rsidR="00E83E27" w:rsidRPr="00CE2D9C" w:rsidRDefault="00E83E27" w:rsidP="00E83E27">
      <w:pPr>
        <w:ind w:left="708"/>
        <w:jc w:val="both"/>
        <w:rPr>
          <w:i/>
          <w:sz w:val="18"/>
        </w:rPr>
      </w:pPr>
      <w:r w:rsidRPr="00CE2D9C">
        <w:rPr>
          <w:i/>
          <w:sz w:val="18"/>
        </w:rPr>
        <w:t>Variable and ((hasDataType value "string") or (hasDataType value "array")) SubClassOf: DataVariable</w:t>
      </w:r>
      <w:bookmarkEnd w:id="0"/>
    </w:p>
    <w:p w14:paraId="09A33732" w14:textId="77777777" w:rsidR="00E83E27" w:rsidRPr="005D24C4" w:rsidRDefault="00E83E27" w:rsidP="00E83E27">
      <w:pPr>
        <w:pStyle w:val="ListParagraph"/>
        <w:numPr>
          <w:ilvl w:val="0"/>
          <w:numId w:val="7"/>
        </w:numPr>
        <w:spacing w:after="160"/>
        <w:jc w:val="both"/>
      </w:pPr>
      <w:r w:rsidRPr="005D24C4">
        <w:t>If a state has a resource and the resource has a value of true, then, the state is active. Otherwise, the state is not active.</w:t>
      </w:r>
    </w:p>
    <w:p w14:paraId="5589291E" w14:textId="77777777" w:rsidR="00E83E27" w:rsidRPr="005D24C4" w:rsidRDefault="00E83E27" w:rsidP="00E83E27">
      <w:pPr>
        <w:ind w:left="708"/>
        <w:jc w:val="both"/>
        <w:rPr>
          <w:b/>
        </w:rPr>
      </w:pPr>
      <w:r w:rsidRPr="005D24C4">
        <w:rPr>
          <w:b/>
        </w:rPr>
        <w:t>SWRL:</w:t>
      </w:r>
    </w:p>
    <w:p w14:paraId="09FB4755" w14:textId="77777777" w:rsidR="00E83E27" w:rsidRPr="00CE2D9C" w:rsidRDefault="00E83E27" w:rsidP="00E83E27">
      <w:pPr>
        <w:pStyle w:val="ListParagraph"/>
        <w:numPr>
          <w:ilvl w:val="1"/>
          <w:numId w:val="7"/>
        </w:numPr>
        <w:spacing w:after="160"/>
        <w:jc w:val="both"/>
        <w:rPr>
          <w:i/>
          <w:sz w:val="18"/>
        </w:rPr>
      </w:pPr>
      <w:r w:rsidRPr="00CE2D9C">
        <w:rPr>
          <w:i/>
          <w:sz w:val="18"/>
        </w:rPr>
        <w:t>State(?s) ^ hasResource(?s,?r) ^ hasValue(?r,"true"^^xsd:boolean)  -&gt; isActive(?s,"true"^^xsd:boolean)</w:t>
      </w:r>
    </w:p>
    <w:p w14:paraId="07EC3CC8" w14:textId="77777777" w:rsidR="00E83E27" w:rsidRPr="00CE2D9C" w:rsidRDefault="00E83E27" w:rsidP="00E83E27">
      <w:pPr>
        <w:pStyle w:val="ListParagraph"/>
        <w:numPr>
          <w:ilvl w:val="1"/>
          <w:numId w:val="7"/>
        </w:numPr>
        <w:spacing w:after="160"/>
        <w:jc w:val="both"/>
        <w:rPr>
          <w:i/>
          <w:sz w:val="18"/>
        </w:rPr>
      </w:pPr>
      <w:r w:rsidRPr="00CE2D9C">
        <w:rPr>
          <w:i/>
          <w:sz w:val="18"/>
        </w:rPr>
        <w:t>State(?s) ^ hasResource(?s,?r) ^ hasValue(?r,"false"^^xsd:boolean)  -&gt; isActive(?s,"false"^^xsd:boolean)</w:t>
      </w:r>
    </w:p>
    <w:p w14:paraId="0CE48147" w14:textId="77777777" w:rsidR="00E83E27" w:rsidRPr="005D24C4" w:rsidRDefault="00E83E27" w:rsidP="00E83E27">
      <w:pPr>
        <w:pStyle w:val="ListParagraph"/>
        <w:numPr>
          <w:ilvl w:val="0"/>
          <w:numId w:val="1"/>
        </w:numPr>
        <w:spacing w:after="160"/>
        <w:jc w:val="both"/>
      </w:pPr>
      <w:r w:rsidRPr="005D24C4">
        <w:t>An Entity is an Actor if it has processing capabilities (can execute tasks or functions).</w:t>
      </w:r>
    </w:p>
    <w:p w14:paraId="3540323F" w14:textId="77777777" w:rsidR="00E83E27" w:rsidRPr="005D24C4" w:rsidRDefault="00E83E27" w:rsidP="00E83E27">
      <w:pPr>
        <w:ind w:left="708"/>
        <w:jc w:val="both"/>
        <w:rPr>
          <w:b/>
        </w:rPr>
      </w:pPr>
      <w:r w:rsidRPr="005D24C4">
        <w:rPr>
          <w:b/>
        </w:rPr>
        <w:t>SWRL:</w:t>
      </w:r>
    </w:p>
    <w:p w14:paraId="7AD4703A" w14:textId="77777777" w:rsidR="00E83E27" w:rsidRPr="00CE2D9C" w:rsidRDefault="00E83E27" w:rsidP="00E83E27">
      <w:pPr>
        <w:ind w:left="708"/>
        <w:jc w:val="both"/>
        <w:rPr>
          <w:i/>
          <w:sz w:val="18"/>
        </w:rPr>
      </w:pPr>
      <w:r w:rsidRPr="00CE2D9C">
        <w:rPr>
          <w:i/>
          <w:sz w:val="18"/>
        </w:rPr>
        <w:t>Entity(?e) ^ Function(?f) ^ executes(?e,?f)  -&gt; Actor(?e)</w:t>
      </w:r>
    </w:p>
    <w:p w14:paraId="42E25D00" w14:textId="77777777" w:rsidR="00E83E27" w:rsidRDefault="00E83E27" w:rsidP="00E83E27">
      <w:pPr>
        <w:ind w:left="708"/>
        <w:jc w:val="both"/>
        <w:rPr>
          <w:b/>
        </w:rPr>
      </w:pPr>
      <w:r w:rsidRPr="006F358B">
        <w:rPr>
          <w:b/>
        </w:rPr>
        <w:t xml:space="preserve">Equivalent OWL </w:t>
      </w:r>
      <w:r>
        <w:rPr>
          <w:b/>
        </w:rPr>
        <w:t>Expressions</w:t>
      </w:r>
      <w:r w:rsidRPr="006F358B">
        <w:rPr>
          <w:b/>
        </w:rPr>
        <w:t>:</w:t>
      </w:r>
    </w:p>
    <w:p w14:paraId="0116B3A1" w14:textId="77777777" w:rsidR="00E83E27" w:rsidRPr="00CE2D9C" w:rsidRDefault="00E83E27" w:rsidP="00E83E27">
      <w:pPr>
        <w:ind w:left="708"/>
        <w:jc w:val="both"/>
        <w:rPr>
          <w:i/>
          <w:sz w:val="18"/>
        </w:rPr>
      </w:pPr>
      <w:r w:rsidRPr="00CE2D9C">
        <w:rPr>
          <w:i/>
          <w:sz w:val="18"/>
        </w:rPr>
        <w:t>Entity and (executes some Function) SubClassOf: Actor</w:t>
      </w:r>
    </w:p>
    <w:p w14:paraId="5EF5C6CF" w14:textId="77777777" w:rsidR="00E83E27" w:rsidRPr="005D24C4" w:rsidRDefault="00E83E27" w:rsidP="00E83E27">
      <w:pPr>
        <w:pStyle w:val="ListParagraph"/>
        <w:numPr>
          <w:ilvl w:val="0"/>
          <w:numId w:val="5"/>
        </w:numPr>
        <w:spacing w:after="160"/>
        <w:jc w:val="both"/>
      </w:pPr>
      <w:r w:rsidRPr="005D24C4">
        <w:lastRenderedPageBreak/>
        <w:t>A Function is a State Function if it is associated to a state.</w:t>
      </w:r>
    </w:p>
    <w:p w14:paraId="15D8CA32" w14:textId="77777777" w:rsidR="00E83E27" w:rsidRPr="005D24C4" w:rsidRDefault="00E83E27" w:rsidP="00E83E27">
      <w:pPr>
        <w:ind w:left="708"/>
        <w:jc w:val="both"/>
        <w:rPr>
          <w:b/>
        </w:rPr>
      </w:pPr>
      <w:r w:rsidRPr="005D24C4">
        <w:rPr>
          <w:b/>
        </w:rPr>
        <w:t>SWRL:</w:t>
      </w:r>
    </w:p>
    <w:p w14:paraId="38D19AAF" w14:textId="77777777" w:rsidR="00E83E27" w:rsidRPr="00CE2D9C" w:rsidRDefault="00E83E27" w:rsidP="00E83E27">
      <w:pPr>
        <w:ind w:left="708"/>
        <w:jc w:val="both"/>
        <w:rPr>
          <w:i/>
          <w:sz w:val="18"/>
        </w:rPr>
      </w:pPr>
      <w:r w:rsidRPr="00CE2D9C">
        <w:rPr>
          <w:i/>
          <w:sz w:val="18"/>
        </w:rPr>
        <w:t>Function(?f) ^ State(?s) ^ hasStateFunction(?s,?f)  -&gt; StateFunction(?f)</w:t>
      </w:r>
    </w:p>
    <w:p w14:paraId="5C280018" w14:textId="77777777" w:rsidR="00E83E27" w:rsidRPr="005D24C4" w:rsidRDefault="00E83E27" w:rsidP="00E83E27">
      <w:pPr>
        <w:jc w:val="both"/>
      </w:pPr>
    </w:p>
    <w:p w14:paraId="05986E5E" w14:textId="77777777" w:rsidR="00E83E27" w:rsidRPr="005D24C4" w:rsidRDefault="00E83E27" w:rsidP="00E83E27">
      <w:pPr>
        <w:pStyle w:val="ListParagraph"/>
        <w:numPr>
          <w:ilvl w:val="0"/>
          <w:numId w:val="5"/>
        </w:numPr>
        <w:spacing w:after="160"/>
        <w:jc w:val="both"/>
      </w:pPr>
      <w:r w:rsidRPr="005D24C4">
        <w:t>A Function is a Transition Function if it is associated to a transition.</w:t>
      </w:r>
    </w:p>
    <w:p w14:paraId="43CEB0DD" w14:textId="77777777" w:rsidR="00E83E27" w:rsidRPr="005D24C4" w:rsidRDefault="00E83E27" w:rsidP="00E83E27">
      <w:pPr>
        <w:ind w:left="708"/>
        <w:jc w:val="both"/>
        <w:rPr>
          <w:b/>
        </w:rPr>
      </w:pPr>
      <w:r w:rsidRPr="005D24C4">
        <w:rPr>
          <w:b/>
        </w:rPr>
        <w:t>SWRL:</w:t>
      </w:r>
    </w:p>
    <w:p w14:paraId="6B63E846" w14:textId="77777777" w:rsidR="00E83E27" w:rsidRPr="00CE2D9C" w:rsidRDefault="00E83E27" w:rsidP="00E83E27">
      <w:pPr>
        <w:ind w:left="708"/>
        <w:jc w:val="both"/>
        <w:rPr>
          <w:i/>
          <w:sz w:val="18"/>
        </w:rPr>
      </w:pPr>
      <w:r w:rsidRPr="00CE2D9C">
        <w:rPr>
          <w:i/>
          <w:sz w:val="18"/>
        </w:rPr>
        <w:t>Function(?f) ^ Transition(?t) ^ hasTransitionFunction(?t,?f)  -&gt; TransitionFunction(?f)</w:t>
      </w:r>
    </w:p>
    <w:p w14:paraId="72D2A509" w14:textId="77777777" w:rsidR="00E83E27" w:rsidRPr="005D24C4" w:rsidRDefault="00E83E27" w:rsidP="00E83E27">
      <w:pPr>
        <w:ind w:left="708"/>
        <w:jc w:val="both"/>
      </w:pPr>
    </w:p>
    <w:p w14:paraId="161241C8" w14:textId="77777777" w:rsidR="00E83E27" w:rsidRPr="005D24C4" w:rsidRDefault="00E83E27" w:rsidP="00E83E27">
      <w:pPr>
        <w:pStyle w:val="ListParagraph"/>
        <w:numPr>
          <w:ilvl w:val="0"/>
          <w:numId w:val="5"/>
        </w:numPr>
        <w:spacing w:after="160"/>
        <w:jc w:val="both"/>
      </w:pPr>
      <w:r w:rsidRPr="005D24C4">
        <w:t>A Function is a Multivariable State Function if it is a State Function and has a number of parameters greater than one.</w:t>
      </w:r>
    </w:p>
    <w:p w14:paraId="557264B4" w14:textId="77777777" w:rsidR="00E83E27" w:rsidRPr="005D24C4" w:rsidRDefault="00E83E27" w:rsidP="00E83E27">
      <w:pPr>
        <w:ind w:left="708"/>
        <w:jc w:val="both"/>
        <w:rPr>
          <w:b/>
        </w:rPr>
      </w:pPr>
      <w:r w:rsidRPr="005D24C4">
        <w:rPr>
          <w:b/>
        </w:rPr>
        <w:t>SWRL:</w:t>
      </w:r>
    </w:p>
    <w:p w14:paraId="208E3F6F" w14:textId="77777777" w:rsidR="00E83E27" w:rsidRPr="00CE2D9C" w:rsidRDefault="00E83E27" w:rsidP="00E83E27">
      <w:pPr>
        <w:ind w:left="708"/>
        <w:jc w:val="both"/>
        <w:rPr>
          <w:i/>
          <w:sz w:val="18"/>
        </w:rPr>
      </w:pPr>
      <w:r w:rsidRPr="00CE2D9C">
        <w:rPr>
          <w:i/>
          <w:sz w:val="18"/>
        </w:rPr>
        <w:t>StateFunction(?sf) ^ hasNumberOfParameters(?sf,?np) ^ swrlb:greaterThan(?np,1)  -&gt; MultivariableStateFunction(?sf)</w:t>
      </w:r>
    </w:p>
    <w:p w14:paraId="0C244A56" w14:textId="77777777" w:rsidR="00E83E27" w:rsidRDefault="00E83E27" w:rsidP="00E83E27">
      <w:pPr>
        <w:ind w:left="708"/>
        <w:jc w:val="both"/>
        <w:rPr>
          <w:b/>
        </w:rPr>
      </w:pPr>
      <w:r w:rsidRPr="006F358B">
        <w:rPr>
          <w:b/>
        </w:rPr>
        <w:t xml:space="preserve">Equivalent OWL </w:t>
      </w:r>
      <w:r>
        <w:rPr>
          <w:b/>
        </w:rPr>
        <w:t>Expressions</w:t>
      </w:r>
      <w:r w:rsidRPr="006F358B">
        <w:rPr>
          <w:b/>
        </w:rPr>
        <w:t>:</w:t>
      </w:r>
    </w:p>
    <w:p w14:paraId="674483E1" w14:textId="77777777" w:rsidR="00E83E27" w:rsidRPr="00CE2D9C" w:rsidRDefault="00E83E27" w:rsidP="00E83E27">
      <w:pPr>
        <w:ind w:left="708"/>
        <w:jc w:val="both"/>
        <w:rPr>
          <w:i/>
          <w:sz w:val="18"/>
        </w:rPr>
      </w:pPr>
      <w:r w:rsidRPr="00CE2D9C">
        <w:rPr>
          <w:i/>
          <w:sz w:val="18"/>
        </w:rPr>
        <w:t>StateFunction and (hasNumberOfParameters min 2) SubClassOf: MultivariableStateFunction</w:t>
      </w:r>
    </w:p>
    <w:p w14:paraId="4A84493F" w14:textId="77777777" w:rsidR="00E83E27" w:rsidRPr="005D24C4" w:rsidRDefault="00E83E27" w:rsidP="00E83E27">
      <w:pPr>
        <w:ind w:left="708"/>
        <w:jc w:val="both"/>
      </w:pPr>
    </w:p>
    <w:p w14:paraId="4FFACF0D" w14:textId="77777777" w:rsidR="00E83E27" w:rsidRPr="005D24C4" w:rsidRDefault="00E83E27" w:rsidP="00E83E27">
      <w:pPr>
        <w:pStyle w:val="ListParagraph"/>
        <w:numPr>
          <w:ilvl w:val="0"/>
          <w:numId w:val="5"/>
        </w:numPr>
        <w:spacing w:after="160"/>
        <w:jc w:val="both"/>
      </w:pPr>
      <w:r w:rsidRPr="005D24C4">
        <w:t>A Function is a Multivariable Transition Function if it is a Transition Function and has a number of parameters greater than one.</w:t>
      </w:r>
    </w:p>
    <w:p w14:paraId="63E60567" w14:textId="77777777" w:rsidR="00E83E27" w:rsidRPr="005D24C4" w:rsidRDefault="00E83E27" w:rsidP="00E83E27">
      <w:pPr>
        <w:ind w:left="708"/>
        <w:jc w:val="both"/>
        <w:rPr>
          <w:b/>
        </w:rPr>
      </w:pPr>
      <w:r w:rsidRPr="005D24C4">
        <w:rPr>
          <w:b/>
        </w:rPr>
        <w:t>SWRL:</w:t>
      </w:r>
    </w:p>
    <w:p w14:paraId="0A6A3EE7" w14:textId="77777777" w:rsidR="00E83E27" w:rsidRPr="00CE2D9C" w:rsidRDefault="00E83E27" w:rsidP="00E83E27">
      <w:pPr>
        <w:ind w:left="708"/>
        <w:jc w:val="both"/>
        <w:rPr>
          <w:i/>
          <w:sz w:val="18"/>
        </w:rPr>
      </w:pPr>
      <w:r w:rsidRPr="00CE2D9C">
        <w:rPr>
          <w:i/>
          <w:sz w:val="18"/>
        </w:rPr>
        <w:t>TransitionFunction(?tf) ^ hasNumberOfParameters(?tf,?np) ^ swrlb:greaterThan(?np,1)  -&gt; MultivariableTransitionFunction(?tf)</w:t>
      </w:r>
    </w:p>
    <w:p w14:paraId="28FBC869" w14:textId="77777777" w:rsidR="00E83E27" w:rsidRDefault="00E83E27" w:rsidP="00E83E27">
      <w:pPr>
        <w:ind w:left="708"/>
        <w:jc w:val="both"/>
        <w:rPr>
          <w:b/>
        </w:rPr>
      </w:pPr>
      <w:r w:rsidRPr="006F358B">
        <w:rPr>
          <w:b/>
        </w:rPr>
        <w:t xml:space="preserve">Equivalent OWL </w:t>
      </w:r>
      <w:r>
        <w:rPr>
          <w:b/>
        </w:rPr>
        <w:t>Expressions</w:t>
      </w:r>
      <w:r w:rsidRPr="006F358B">
        <w:rPr>
          <w:b/>
        </w:rPr>
        <w:t>:</w:t>
      </w:r>
    </w:p>
    <w:p w14:paraId="5E44293A" w14:textId="77777777" w:rsidR="00E83E27" w:rsidRPr="00CE2D9C" w:rsidRDefault="00E83E27" w:rsidP="00E83E27">
      <w:pPr>
        <w:ind w:left="708"/>
        <w:jc w:val="both"/>
        <w:rPr>
          <w:i/>
          <w:sz w:val="18"/>
        </w:rPr>
      </w:pPr>
      <w:r w:rsidRPr="00CE2D9C">
        <w:rPr>
          <w:i/>
          <w:sz w:val="18"/>
        </w:rPr>
        <w:t>TransitionFunction and (hasNumberOfParameters min 2) SubClassOf: MultivariableTransitionFunction</w:t>
      </w:r>
    </w:p>
    <w:p w14:paraId="77EE820A" w14:textId="77777777" w:rsidR="00E83E27" w:rsidRPr="005D24C4" w:rsidRDefault="00E83E27" w:rsidP="00E83E27">
      <w:pPr>
        <w:ind w:left="708"/>
        <w:jc w:val="both"/>
      </w:pPr>
    </w:p>
    <w:p w14:paraId="13FFB006" w14:textId="77777777" w:rsidR="00E83E27" w:rsidRPr="005D24C4" w:rsidRDefault="00E83E27" w:rsidP="00E83E27">
      <w:pPr>
        <w:pStyle w:val="ListParagraph"/>
        <w:numPr>
          <w:ilvl w:val="0"/>
          <w:numId w:val="5"/>
        </w:numPr>
        <w:spacing w:after="160"/>
        <w:jc w:val="both"/>
      </w:pPr>
      <w:r w:rsidRPr="005D24C4">
        <w:t>A Function is an As a Service Function if it runs a service.</w:t>
      </w:r>
    </w:p>
    <w:p w14:paraId="5310895B" w14:textId="77777777" w:rsidR="00E83E27" w:rsidRPr="005D24C4" w:rsidRDefault="00E83E27" w:rsidP="00E83E27">
      <w:pPr>
        <w:ind w:left="708"/>
        <w:jc w:val="both"/>
        <w:rPr>
          <w:b/>
        </w:rPr>
      </w:pPr>
      <w:r w:rsidRPr="005D24C4">
        <w:rPr>
          <w:b/>
        </w:rPr>
        <w:t>SWRL:</w:t>
      </w:r>
    </w:p>
    <w:p w14:paraId="3C724439" w14:textId="77777777" w:rsidR="00E83E27" w:rsidRPr="00CE2D9C" w:rsidRDefault="00E83E27" w:rsidP="00E83E27">
      <w:pPr>
        <w:pStyle w:val="ListParagraph"/>
        <w:numPr>
          <w:ilvl w:val="1"/>
          <w:numId w:val="5"/>
        </w:numPr>
        <w:spacing w:after="160"/>
        <w:jc w:val="both"/>
        <w:rPr>
          <w:i/>
          <w:sz w:val="18"/>
        </w:rPr>
      </w:pPr>
      <w:r w:rsidRPr="00CE2D9C">
        <w:rPr>
          <w:i/>
          <w:sz w:val="18"/>
        </w:rPr>
        <w:t>Function(?f) ^ runsAService(?f,?s) -&gt; As-a-ServiceFunction(?f)</w:t>
      </w:r>
    </w:p>
    <w:p w14:paraId="06B00239" w14:textId="77777777" w:rsidR="00E83E27" w:rsidRPr="00CE2D9C" w:rsidRDefault="00E83E27" w:rsidP="00E83E27">
      <w:pPr>
        <w:pStyle w:val="ListParagraph"/>
        <w:numPr>
          <w:ilvl w:val="1"/>
          <w:numId w:val="5"/>
        </w:numPr>
        <w:spacing w:after="160"/>
        <w:jc w:val="both"/>
        <w:rPr>
          <w:i/>
          <w:sz w:val="18"/>
        </w:rPr>
      </w:pPr>
      <w:r w:rsidRPr="00CE2D9C">
        <w:rPr>
          <w:i/>
          <w:sz w:val="18"/>
        </w:rPr>
        <w:t>Actor(?a) ^ executes(?a,?f) ^ As-a-ServiceFunction(?f) -&gt; executesAServiceFunction(?a,?f)</w:t>
      </w:r>
    </w:p>
    <w:p w14:paraId="2951EB12" w14:textId="77777777" w:rsidR="00E83E27" w:rsidRDefault="00E83E27" w:rsidP="00E83E27">
      <w:pPr>
        <w:ind w:left="708"/>
        <w:jc w:val="both"/>
        <w:rPr>
          <w:b/>
        </w:rPr>
      </w:pPr>
      <w:r w:rsidRPr="00EA2EDF">
        <w:rPr>
          <w:b/>
        </w:rPr>
        <w:t xml:space="preserve">Equivalent OWL </w:t>
      </w:r>
      <w:r>
        <w:rPr>
          <w:b/>
        </w:rPr>
        <w:t>Expressions</w:t>
      </w:r>
      <w:r w:rsidRPr="00EA2EDF">
        <w:rPr>
          <w:b/>
        </w:rPr>
        <w:t>:</w:t>
      </w:r>
    </w:p>
    <w:p w14:paraId="46B3EB61" w14:textId="77777777" w:rsidR="00E83E27" w:rsidRPr="00CE2D9C" w:rsidRDefault="00E83E27" w:rsidP="00E83E27">
      <w:pPr>
        <w:ind w:left="708"/>
        <w:jc w:val="both"/>
        <w:rPr>
          <w:i/>
        </w:rPr>
      </w:pPr>
      <w:r w:rsidRPr="00CE2D9C">
        <w:rPr>
          <w:i/>
          <w:sz w:val="18"/>
        </w:rPr>
        <w:t>Function and (runsAService some Service) SubClassOf: As-a-ServiceFunction</w:t>
      </w:r>
    </w:p>
    <w:p w14:paraId="7F59B9E8" w14:textId="77777777" w:rsidR="00E83E27" w:rsidRPr="005D24C4" w:rsidRDefault="00E83E27" w:rsidP="00E83E27">
      <w:pPr>
        <w:ind w:left="708"/>
        <w:jc w:val="both"/>
      </w:pPr>
    </w:p>
    <w:p w14:paraId="303DF909" w14:textId="77777777" w:rsidR="00E83E27" w:rsidRPr="005D24C4" w:rsidRDefault="00E83E27" w:rsidP="00E83E27">
      <w:pPr>
        <w:pStyle w:val="ListParagraph"/>
        <w:numPr>
          <w:ilvl w:val="0"/>
          <w:numId w:val="5"/>
        </w:numPr>
        <w:spacing w:after="160"/>
        <w:jc w:val="both"/>
      </w:pPr>
      <w:r w:rsidRPr="005D24C4">
        <w:t>A Function is a Request Function if it calls a service.</w:t>
      </w:r>
    </w:p>
    <w:p w14:paraId="54879C92" w14:textId="77777777" w:rsidR="00E83E27" w:rsidRPr="005D24C4" w:rsidRDefault="00E83E27" w:rsidP="00E83E27">
      <w:pPr>
        <w:ind w:left="708"/>
        <w:jc w:val="both"/>
        <w:rPr>
          <w:b/>
        </w:rPr>
      </w:pPr>
      <w:r w:rsidRPr="005D24C4">
        <w:rPr>
          <w:b/>
        </w:rPr>
        <w:t>SWRL:</w:t>
      </w:r>
    </w:p>
    <w:p w14:paraId="718E5FC2" w14:textId="77777777" w:rsidR="00E83E27" w:rsidRPr="00CE2D9C" w:rsidRDefault="00E83E27" w:rsidP="00E83E27">
      <w:pPr>
        <w:ind w:left="708"/>
        <w:jc w:val="both"/>
        <w:rPr>
          <w:i/>
          <w:sz w:val="18"/>
        </w:rPr>
      </w:pPr>
      <w:r w:rsidRPr="00CE2D9C">
        <w:rPr>
          <w:i/>
          <w:sz w:val="18"/>
        </w:rPr>
        <w:t>Function(?f) ^ callsAService(?f,?s) -&gt; RequestFunction(?f)</w:t>
      </w:r>
    </w:p>
    <w:p w14:paraId="7DFC83B1" w14:textId="77777777" w:rsidR="00E83E27" w:rsidRDefault="00E83E27" w:rsidP="00E83E27">
      <w:pPr>
        <w:ind w:left="708"/>
        <w:jc w:val="both"/>
        <w:rPr>
          <w:b/>
        </w:rPr>
      </w:pPr>
      <w:r w:rsidRPr="006F358B">
        <w:rPr>
          <w:b/>
        </w:rPr>
        <w:t xml:space="preserve">Equivalent OWL </w:t>
      </w:r>
      <w:r>
        <w:rPr>
          <w:b/>
        </w:rPr>
        <w:t>Expressions</w:t>
      </w:r>
      <w:r w:rsidRPr="006F358B">
        <w:rPr>
          <w:b/>
        </w:rPr>
        <w:t>:</w:t>
      </w:r>
    </w:p>
    <w:p w14:paraId="5B5524FF" w14:textId="77777777" w:rsidR="00E83E27" w:rsidRPr="00CE2D9C" w:rsidRDefault="00E83E27" w:rsidP="00E83E27">
      <w:pPr>
        <w:ind w:left="708"/>
        <w:jc w:val="both"/>
        <w:rPr>
          <w:i/>
          <w:sz w:val="18"/>
        </w:rPr>
      </w:pPr>
      <w:r w:rsidRPr="00CE2D9C">
        <w:rPr>
          <w:i/>
          <w:sz w:val="18"/>
        </w:rPr>
        <w:t>Function and (callsAService some Service) SubClassOf: RequestFunction</w:t>
      </w:r>
    </w:p>
    <w:p w14:paraId="6C7922AD" w14:textId="77777777" w:rsidR="00E83E27" w:rsidRPr="005D24C4" w:rsidRDefault="00E83E27" w:rsidP="00E83E27">
      <w:pPr>
        <w:ind w:left="708"/>
        <w:jc w:val="both"/>
      </w:pPr>
    </w:p>
    <w:p w14:paraId="7E343118" w14:textId="77777777" w:rsidR="00E83E27" w:rsidRPr="005D24C4" w:rsidRDefault="00E83E27" w:rsidP="00E83E27">
      <w:pPr>
        <w:pStyle w:val="ListParagraph"/>
        <w:numPr>
          <w:ilvl w:val="0"/>
          <w:numId w:val="5"/>
        </w:numPr>
        <w:spacing w:after="160"/>
        <w:jc w:val="both"/>
      </w:pPr>
      <w:r w:rsidRPr="005D24C4">
        <w:t xml:space="preserve">If a Transition Function has a return value of True, the associated transition sets its </w:t>
      </w:r>
      <w:r>
        <w:t>“</w:t>
      </w:r>
      <w:r w:rsidRPr="005D24C4">
        <w:t>Is Enabled</w:t>
      </w:r>
      <w:r>
        <w:t>”</w:t>
      </w:r>
      <w:r w:rsidRPr="005D24C4">
        <w:t xml:space="preserve"> property to True.</w:t>
      </w:r>
    </w:p>
    <w:p w14:paraId="334C5570" w14:textId="77777777" w:rsidR="00E83E27" w:rsidRPr="005D24C4" w:rsidRDefault="00E83E27" w:rsidP="00E83E27">
      <w:pPr>
        <w:ind w:left="708"/>
        <w:jc w:val="both"/>
        <w:rPr>
          <w:b/>
        </w:rPr>
      </w:pPr>
      <w:r w:rsidRPr="005D24C4">
        <w:rPr>
          <w:b/>
        </w:rPr>
        <w:t>SWRL:</w:t>
      </w:r>
    </w:p>
    <w:p w14:paraId="12767CF0" w14:textId="77777777" w:rsidR="00E83E27" w:rsidRPr="00CE2D9C" w:rsidRDefault="00E83E27" w:rsidP="00E83E27">
      <w:pPr>
        <w:ind w:left="708"/>
        <w:jc w:val="both"/>
        <w:rPr>
          <w:i/>
          <w:sz w:val="18"/>
        </w:rPr>
      </w:pPr>
      <w:r w:rsidRPr="00CE2D9C">
        <w:rPr>
          <w:i/>
          <w:sz w:val="18"/>
        </w:rPr>
        <w:t>Transition(?t) ^ hasTransitionFunction(?t,?f) ^ TransitionFunction(?f) ^ hasReturnValue(?f,?v) ^ swrlb:equal(?v,"true"^^xsd:boolean)-&gt; isEnabled(?t,"true"^^xsd:boolean)</w:t>
      </w:r>
    </w:p>
    <w:p w14:paraId="66A3AF18" w14:textId="77777777" w:rsidR="00E83E27" w:rsidRPr="00CE2D9C" w:rsidRDefault="00E83E27" w:rsidP="00E83E27">
      <w:pPr>
        <w:ind w:left="708"/>
        <w:rPr>
          <w:i/>
          <w:sz w:val="18"/>
        </w:rPr>
      </w:pPr>
    </w:p>
    <w:p w14:paraId="3081167E" w14:textId="77777777" w:rsidR="00E83E27" w:rsidRPr="005D24C4" w:rsidRDefault="00E83E27" w:rsidP="00E83E27">
      <w:pPr>
        <w:pStyle w:val="ListParagraph"/>
        <w:numPr>
          <w:ilvl w:val="0"/>
          <w:numId w:val="6"/>
        </w:numPr>
        <w:spacing w:after="160"/>
        <w:jc w:val="both"/>
      </w:pPr>
      <w:r w:rsidRPr="005D24C4">
        <w:t>A Sequence is a Parent Sequence if it belongs to no sequences. A Sequence is also a Parent Sequence if it is initialized by an Initial State and finalized by a Final State. Otherwise, the Sequence is a Child Sequence, and thus, a Subsequence.</w:t>
      </w:r>
    </w:p>
    <w:p w14:paraId="6348B364" w14:textId="77777777" w:rsidR="00E83E27" w:rsidRPr="005D24C4" w:rsidRDefault="00E83E27" w:rsidP="00E83E27">
      <w:pPr>
        <w:ind w:left="708"/>
        <w:jc w:val="both"/>
        <w:rPr>
          <w:b/>
        </w:rPr>
      </w:pPr>
      <w:r w:rsidRPr="005D24C4">
        <w:rPr>
          <w:b/>
        </w:rPr>
        <w:t>SWRL:</w:t>
      </w:r>
    </w:p>
    <w:p w14:paraId="7716F870" w14:textId="77777777" w:rsidR="00E83E27" w:rsidRPr="00CE2D9C" w:rsidRDefault="00E83E27" w:rsidP="00E83E27">
      <w:pPr>
        <w:pStyle w:val="ListParagraph"/>
        <w:numPr>
          <w:ilvl w:val="0"/>
          <w:numId w:val="9"/>
        </w:numPr>
        <w:spacing w:after="160"/>
        <w:jc w:val="both"/>
        <w:rPr>
          <w:i/>
          <w:sz w:val="18"/>
        </w:rPr>
      </w:pPr>
      <w:r w:rsidRPr="00CE2D9C">
        <w:rPr>
          <w:i/>
          <w:sz w:val="18"/>
        </w:rPr>
        <w:t>Sequence(?s1) ^ Sequence(?s2) ^ belongsToSequence(?s1,?s2) -&gt; Subsequence(?s1) ^ isParentSetElement(?s1,"false"^^xsd:boolean)</w:t>
      </w:r>
    </w:p>
    <w:p w14:paraId="4745DD38" w14:textId="77777777" w:rsidR="00E83E27" w:rsidRPr="00CE2D9C" w:rsidRDefault="00E83E27" w:rsidP="00E83E27">
      <w:pPr>
        <w:pStyle w:val="ListParagraph"/>
        <w:numPr>
          <w:ilvl w:val="0"/>
          <w:numId w:val="9"/>
        </w:numPr>
        <w:spacing w:after="160"/>
        <w:jc w:val="both"/>
        <w:rPr>
          <w:i/>
          <w:sz w:val="18"/>
        </w:rPr>
      </w:pPr>
      <w:r w:rsidRPr="00CE2D9C">
        <w:rPr>
          <w:i/>
          <w:sz w:val="18"/>
        </w:rPr>
        <w:t>Sequence(?seq) ^ InitialState(?is) ^ FinalState(?fs) ^ initializesSequence(?is,?seq) ^ finalizesSequence(?fs,?seq) -&gt; isParentSetElement (?seq,"true"^^xsd:boolean)</w:t>
      </w:r>
    </w:p>
    <w:p w14:paraId="5E4482FC" w14:textId="77777777" w:rsidR="00E83E27" w:rsidRPr="00CE2D9C" w:rsidRDefault="00E83E27" w:rsidP="00E83E27">
      <w:pPr>
        <w:pStyle w:val="ListParagraph"/>
        <w:numPr>
          <w:ilvl w:val="0"/>
          <w:numId w:val="9"/>
        </w:numPr>
        <w:spacing w:after="160"/>
        <w:jc w:val="both"/>
        <w:rPr>
          <w:i/>
          <w:sz w:val="18"/>
        </w:rPr>
      </w:pPr>
      <w:r w:rsidRPr="00CE2D9C">
        <w:rPr>
          <w:i/>
          <w:sz w:val="18"/>
        </w:rPr>
        <w:lastRenderedPageBreak/>
        <w:t>isParentSetElement(?seq,?v) ^ swrlb:equal(?v,"true"^^xsd:boolean) -&gt; Sequence(?seq)</w:t>
      </w:r>
    </w:p>
    <w:p w14:paraId="0561EEFE" w14:textId="77777777" w:rsidR="00E83E27" w:rsidRPr="00CE2D9C" w:rsidRDefault="00E83E27" w:rsidP="00E83E27">
      <w:pPr>
        <w:pStyle w:val="ListParagraph"/>
        <w:numPr>
          <w:ilvl w:val="0"/>
          <w:numId w:val="9"/>
        </w:numPr>
        <w:spacing w:after="160"/>
        <w:jc w:val="both"/>
        <w:rPr>
          <w:i/>
          <w:sz w:val="18"/>
        </w:rPr>
      </w:pPr>
      <w:r w:rsidRPr="00CE2D9C">
        <w:rPr>
          <w:i/>
          <w:sz w:val="18"/>
        </w:rPr>
        <w:t>Sequence(?seq) ^ isParentSetElement(?seq,?v) ^ swrlb:equal(?v,"false"^^xsd:boolean) -&gt; Subsequence(?seq)</w:t>
      </w:r>
    </w:p>
    <w:p w14:paraId="191A39E7" w14:textId="77777777" w:rsidR="00E83E27" w:rsidRPr="00CE2D9C" w:rsidRDefault="00E83E27" w:rsidP="00E83E27">
      <w:pPr>
        <w:pStyle w:val="ListParagraph"/>
        <w:numPr>
          <w:ilvl w:val="0"/>
          <w:numId w:val="9"/>
        </w:numPr>
        <w:spacing w:after="160"/>
        <w:jc w:val="both"/>
        <w:rPr>
          <w:i/>
          <w:sz w:val="18"/>
        </w:rPr>
      </w:pPr>
      <w:r w:rsidRPr="00CE2D9C">
        <w:rPr>
          <w:i/>
          <w:sz w:val="18"/>
        </w:rPr>
        <w:t>Subsequence(?subs) -&gt; isParentSetElement(?subs, false)</w:t>
      </w:r>
    </w:p>
    <w:p w14:paraId="1E2C0C2A" w14:textId="77777777" w:rsidR="00E83E27" w:rsidRPr="005D24C4" w:rsidRDefault="00E83E27" w:rsidP="00E83E27">
      <w:pPr>
        <w:ind w:left="708"/>
        <w:jc w:val="both"/>
        <w:rPr>
          <w:b/>
        </w:rPr>
      </w:pPr>
      <w:r>
        <w:rPr>
          <w:b/>
        </w:rPr>
        <w:t>Equivalent OWL</w:t>
      </w:r>
      <w:r w:rsidRPr="005D24C4">
        <w:rPr>
          <w:b/>
        </w:rPr>
        <w:t xml:space="preserve"> </w:t>
      </w:r>
      <w:r>
        <w:rPr>
          <w:b/>
        </w:rPr>
        <w:t>Expressions</w:t>
      </w:r>
      <w:r w:rsidRPr="005D24C4">
        <w:rPr>
          <w:b/>
        </w:rPr>
        <w:t>:</w:t>
      </w:r>
    </w:p>
    <w:p w14:paraId="1ADB7868" w14:textId="77777777" w:rsidR="00E83E27" w:rsidRPr="00CE2D9C" w:rsidRDefault="00E83E27" w:rsidP="00E83E27">
      <w:pPr>
        <w:pStyle w:val="ListParagraph"/>
        <w:numPr>
          <w:ilvl w:val="1"/>
          <w:numId w:val="6"/>
        </w:numPr>
        <w:contextualSpacing w:val="0"/>
        <w:jc w:val="both"/>
        <w:rPr>
          <w:i/>
          <w:sz w:val="18"/>
        </w:rPr>
      </w:pPr>
      <w:r w:rsidRPr="00CE2D9C">
        <w:rPr>
          <w:i/>
          <w:sz w:val="18"/>
        </w:rPr>
        <w:t>(isParentSetElement value true) SubClassOf: Sequence</w:t>
      </w:r>
    </w:p>
    <w:p w14:paraId="70A6FCC1" w14:textId="77777777" w:rsidR="00E83E27" w:rsidRPr="00CE2D9C" w:rsidRDefault="00E83E27" w:rsidP="00E83E27">
      <w:pPr>
        <w:pStyle w:val="ListParagraph"/>
        <w:numPr>
          <w:ilvl w:val="1"/>
          <w:numId w:val="6"/>
        </w:numPr>
        <w:contextualSpacing w:val="0"/>
        <w:jc w:val="both"/>
        <w:rPr>
          <w:i/>
          <w:sz w:val="18"/>
        </w:rPr>
      </w:pPr>
      <w:r w:rsidRPr="00CE2D9C">
        <w:rPr>
          <w:i/>
          <w:sz w:val="18"/>
        </w:rPr>
        <w:t>Sequence and (isParentSetElement value false) SubClassOf: Subsequence</w:t>
      </w:r>
    </w:p>
    <w:p w14:paraId="513B632F" w14:textId="77777777" w:rsidR="00E83E27" w:rsidRPr="005D24C4" w:rsidRDefault="00E83E27" w:rsidP="00E83E27">
      <w:pPr>
        <w:ind w:left="708"/>
        <w:jc w:val="both"/>
      </w:pPr>
    </w:p>
    <w:p w14:paraId="6E58F1A4" w14:textId="77777777" w:rsidR="00E83E27" w:rsidRPr="005D24C4" w:rsidRDefault="00E83E27" w:rsidP="00E83E27">
      <w:pPr>
        <w:pStyle w:val="ListParagraph"/>
        <w:numPr>
          <w:ilvl w:val="0"/>
          <w:numId w:val="6"/>
        </w:numPr>
        <w:spacing w:after="160"/>
        <w:jc w:val="both"/>
      </w:pPr>
      <w:r w:rsidRPr="005D24C4">
        <w:t>A Sequence is a Loop if the state that finalizes it has the state that initializes it as next state.</w:t>
      </w:r>
    </w:p>
    <w:p w14:paraId="653B0C2C" w14:textId="77777777" w:rsidR="00E83E27" w:rsidRPr="005D24C4" w:rsidRDefault="00E83E27" w:rsidP="00E83E27">
      <w:pPr>
        <w:ind w:left="708"/>
        <w:jc w:val="both"/>
        <w:rPr>
          <w:b/>
        </w:rPr>
      </w:pPr>
      <w:r w:rsidRPr="005D24C4">
        <w:rPr>
          <w:b/>
        </w:rPr>
        <w:t>SWRL:</w:t>
      </w:r>
    </w:p>
    <w:p w14:paraId="254EEDE5" w14:textId="77777777" w:rsidR="00E83E27" w:rsidRPr="00CE2D9C" w:rsidRDefault="00E83E27" w:rsidP="00E83E27">
      <w:pPr>
        <w:pStyle w:val="ListParagraph"/>
        <w:numPr>
          <w:ilvl w:val="0"/>
          <w:numId w:val="11"/>
        </w:numPr>
        <w:spacing w:after="160"/>
        <w:jc w:val="both"/>
        <w:rPr>
          <w:i/>
          <w:sz w:val="18"/>
        </w:rPr>
      </w:pPr>
      <w:r w:rsidRPr="00CE2D9C">
        <w:rPr>
          <w:i/>
          <w:sz w:val="18"/>
        </w:rPr>
        <w:t>Sequence(?seq) ^ State(?s1) ^ State(?s2) ^ initializesSequence(?s1,?seq) ^ finalizesSequence(?s2,?seq) ^ hasNextState(?s2,?s1) -&gt; Loop(?seq)</w:t>
      </w:r>
    </w:p>
    <w:p w14:paraId="600931F9" w14:textId="77777777" w:rsidR="00E83E27" w:rsidRPr="00CE2D9C" w:rsidRDefault="00E83E27" w:rsidP="00E83E27">
      <w:pPr>
        <w:pStyle w:val="ListParagraph"/>
        <w:numPr>
          <w:ilvl w:val="0"/>
          <w:numId w:val="11"/>
        </w:numPr>
        <w:spacing w:after="160"/>
        <w:jc w:val="both"/>
        <w:rPr>
          <w:i/>
          <w:sz w:val="18"/>
        </w:rPr>
      </w:pPr>
      <w:r w:rsidRPr="00CE2D9C">
        <w:rPr>
          <w:i/>
          <w:sz w:val="18"/>
        </w:rPr>
        <w:t>Sequence(?seq) ^ State(?s1) ^ State(?s2) ^ initializesSubsequence(?s1,?seq) ^ finalizesSubsequence(?s2,?seq) ^ hasNextState(?s2,?s1) -&gt; Subloop(?seq)</w:t>
      </w:r>
    </w:p>
    <w:p w14:paraId="5BCEF7BF" w14:textId="77777777" w:rsidR="00E83E27" w:rsidRPr="005D24C4" w:rsidRDefault="00E83E27" w:rsidP="00E83E27">
      <w:pPr>
        <w:ind w:left="708"/>
        <w:jc w:val="both"/>
      </w:pPr>
    </w:p>
    <w:p w14:paraId="2E032F82" w14:textId="77777777" w:rsidR="00E83E27" w:rsidRPr="005D24C4" w:rsidRDefault="00E83E27" w:rsidP="00E83E27">
      <w:pPr>
        <w:pStyle w:val="ListParagraph"/>
        <w:numPr>
          <w:ilvl w:val="0"/>
          <w:numId w:val="6"/>
        </w:numPr>
        <w:spacing w:after="160"/>
        <w:jc w:val="both"/>
      </w:pPr>
      <w:r w:rsidRPr="005D24C4">
        <w:t>A Loop is a Parent Loop if it is initialized by an Initial State and finalized by a Final State. Otherwise, the Loop is a Child Loop, and thus, a Subloop.</w:t>
      </w:r>
    </w:p>
    <w:p w14:paraId="4B424EE4" w14:textId="77777777" w:rsidR="00E83E27" w:rsidRPr="005D24C4" w:rsidRDefault="00E83E27" w:rsidP="00E83E27">
      <w:pPr>
        <w:ind w:left="708"/>
        <w:jc w:val="both"/>
        <w:rPr>
          <w:b/>
        </w:rPr>
      </w:pPr>
      <w:r w:rsidRPr="005D24C4">
        <w:rPr>
          <w:b/>
        </w:rPr>
        <w:t>SWRL:</w:t>
      </w:r>
    </w:p>
    <w:p w14:paraId="49D9514D" w14:textId="77777777" w:rsidR="00E83E27" w:rsidRPr="00CE2D9C" w:rsidRDefault="00E83E27" w:rsidP="00E83E27">
      <w:pPr>
        <w:pStyle w:val="ListParagraph"/>
        <w:numPr>
          <w:ilvl w:val="0"/>
          <w:numId w:val="10"/>
        </w:numPr>
        <w:spacing w:after="160"/>
        <w:jc w:val="both"/>
        <w:rPr>
          <w:i/>
          <w:sz w:val="18"/>
        </w:rPr>
      </w:pPr>
      <w:r w:rsidRPr="00CE2D9C">
        <w:rPr>
          <w:i/>
          <w:sz w:val="18"/>
        </w:rPr>
        <w:t>Loop(?l) ^ InitialState(?s1) ^ FinalState(?s2) ^ initializesLoop(?s1,?l) ^ finalizesLoop(?s2,?l) -&gt; isParentSetElement(?l,"true"^^xsd:boolean)</w:t>
      </w:r>
    </w:p>
    <w:p w14:paraId="3110D3F6" w14:textId="77777777" w:rsidR="00E83E27" w:rsidRPr="00CE2D9C" w:rsidRDefault="00E83E27" w:rsidP="00E83E27">
      <w:pPr>
        <w:pStyle w:val="ListParagraph"/>
        <w:numPr>
          <w:ilvl w:val="0"/>
          <w:numId w:val="10"/>
        </w:numPr>
        <w:spacing w:after="160"/>
        <w:jc w:val="both"/>
        <w:rPr>
          <w:i/>
          <w:sz w:val="18"/>
        </w:rPr>
      </w:pPr>
      <w:r w:rsidRPr="00CE2D9C">
        <w:rPr>
          <w:i/>
          <w:sz w:val="18"/>
        </w:rPr>
        <w:t>Loop(?l) ^ isParentSetElement(?l,?v) ^ swrlb:equal(?v, "false"^^xsd:boolean) -&gt; Subloop(?l)</w:t>
      </w:r>
    </w:p>
    <w:p w14:paraId="6DA047CD" w14:textId="77777777" w:rsidR="00E83E27" w:rsidRPr="00CE2D9C" w:rsidRDefault="00E83E27" w:rsidP="00E83E27">
      <w:pPr>
        <w:pStyle w:val="ListParagraph"/>
        <w:numPr>
          <w:ilvl w:val="0"/>
          <w:numId w:val="10"/>
        </w:numPr>
        <w:spacing w:after="160"/>
        <w:jc w:val="both"/>
        <w:rPr>
          <w:i/>
          <w:sz w:val="18"/>
        </w:rPr>
      </w:pPr>
      <w:r w:rsidRPr="00CE2D9C">
        <w:rPr>
          <w:i/>
          <w:sz w:val="18"/>
        </w:rPr>
        <w:t>Subloop(?sl) -&gt; isParentSetElement(?sl, false)</w:t>
      </w:r>
    </w:p>
    <w:p w14:paraId="38EF6F98" w14:textId="77777777" w:rsidR="00E83E27" w:rsidRDefault="00E83E27" w:rsidP="00E83E27">
      <w:pPr>
        <w:ind w:left="708"/>
        <w:jc w:val="both"/>
        <w:rPr>
          <w:b/>
        </w:rPr>
      </w:pPr>
      <w:r w:rsidRPr="008F27B4">
        <w:rPr>
          <w:b/>
        </w:rPr>
        <w:t xml:space="preserve">Equivalent OWL </w:t>
      </w:r>
      <w:r>
        <w:rPr>
          <w:b/>
        </w:rPr>
        <w:t>Expressions</w:t>
      </w:r>
      <w:r w:rsidRPr="008F27B4">
        <w:rPr>
          <w:b/>
        </w:rPr>
        <w:t>:</w:t>
      </w:r>
    </w:p>
    <w:p w14:paraId="5498F841" w14:textId="77777777" w:rsidR="00E83E27" w:rsidRPr="00CE2D9C" w:rsidRDefault="00E83E27" w:rsidP="00E83E27">
      <w:pPr>
        <w:ind w:left="708"/>
        <w:jc w:val="both"/>
        <w:rPr>
          <w:i/>
          <w:sz w:val="18"/>
        </w:rPr>
      </w:pPr>
      <w:r w:rsidRPr="00CE2D9C">
        <w:rPr>
          <w:i/>
          <w:sz w:val="18"/>
        </w:rPr>
        <w:t>Loop and (isParentSetElement value false) SubClassOf: Subloop</w:t>
      </w:r>
    </w:p>
    <w:p w14:paraId="0B78ADE2" w14:textId="77777777" w:rsidR="00E83E27" w:rsidRDefault="00E83E27" w:rsidP="00E83E27">
      <w:pPr>
        <w:ind w:left="708"/>
        <w:jc w:val="both"/>
      </w:pPr>
    </w:p>
    <w:p w14:paraId="2FB36988" w14:textId="77777777" w:rsidR="00E83E27" w:rsidRPr="005D24C4" w:rsidRDefault="00E83E27" w:rsidP="00E83E27">
      <w:pPr>
        <w:pStyle w:val="ListParagraph"/>
        <w:numPr>
          <w:ilvl w:val="0"/>
          <w:numId w:val="6"/>
        </w:numPr>
        <w:spacing w:after="160"/>
        <w:jc w:val="both"/>
      </w:pPr>
      <w:r>
        <w:t>If any state or transition belongs to a subsequence, then, it belongs to the outer sequence.</w:t>
      </w:r>
    </w:p>
    <w:p w14:paraId="10E44340" w14:textId="77777777" w:rsidR="00E83E27" w:rsidRPr="005D24C4" w:rsidRDefault="00E83E27" w:rsidP="00E83E27">
      <w:pPr>
        <w:ind w:left="708"/>
        <w:jc w:val="both"/>
        <w:rPr>
          <w:b/>
        </w:rPr>
      </w:pPr>
      <w:r w:rsidRPr="005D24C4">
        <w:rPr>
          <w:b/>
        </w:rPr>
        <w:t>SWRL:</w:t>
      </w:r>
    </w:p>
    <w:p w14:paraId="5C77DE58" w14:textId="77777777" w:rsidR="00E83E27" w:rsidRDefault="00E83E27" w:rsidP="00E83E27">
      <w:pPr>
        <w:pStyle w:val="ListParagraph"/>
        <w:numPr>
          <w:ilvl w:val="0"/>
          <w:numId w:val="10"/>
        </w:numPr>
        <w:spacing w:after="160"/>
        <w:jc w:val="both"/>
        <w:rPr>
          <w:i/>
          <w:sz w:val="18"/>
        </w:rPr>
      </w:pPr>
      <w:r w:rsidRPr="00E83E27">
        <w:rPr>
          <w:i/>
          <w:sz w:val="18"/>
        </w:rPr>
        <w:t>State(?s) ^ belongsToSubsequence(?s,?subs) ^ belongsToSequence(?subs,?seq) -&gt; belongsToSequence(?s,?seq)</w:t>
      </w:r>
    </w:p>
    <w:p w14:paraId="09C18DA8" w14:textId="6DA48B10" w:rsidR="00E83E27" w:rsidRPr="00E83E27" w:rsidRDefault="00E83E27" w:rsidP="00E83E27">
      <w:pPr>
        <w:pStyle w:val="ListParagraph"/>
        <w:numPr>
          <w:ilvl w:val="0"/>
          <w:numId w:val="10"/>
        </w:numPr>
        <w:spacing w:after="160"/>
        <w:jc w:val="both"/>
        <w:rPr>
          <w:i/>
          <w:sz w:val="18"/>
        </w:rPr>
      </w:pPr>
      <w:r w:rsidRPr="00E83E27">
        <w:rPr>
          <w:i/>
          <w:sz w:val="18"/>
        </w:rPr>
        <w:t>Transition(?t) ^ belongsToSubsequence(?t,?subs) ^ belongsToSequence(?subs,?seq) -&gt; belongsToSequence(?t,?seq)</w:t>
      </w:r>
    </w:p>
    <w:p w14:paraId="6765740E" w14:textId="35B659E1" w:rsidR="00830E20" w:rsidRDefault="00946D4D"/>
    <w:p w14:paraId="2FA2DE43" w14:textId="16357BCC" w:rsidR="00FC10A2" w:rsidRDefault="00FC10A2"/>
    <w:p w14:paraId="1CDAF137" w14:textId="166495FD" w:rsidR="00FC10A2" w:rsidRDefault="00FC10A2"/>
    <w:p w14:paraId="2BDAB792" w14:textId="00C11969" w:rsidR="00FC10A2" w:rsidRDefault="00FC10A2"/>
    <w:p w14:paraId="0AF87B8F" w14:textId="79A8C914" w:rsidR="00FC10A2" w:rsidRDefault="00FC10A2"/>
    <w:p w14:paraId="5B370F72" w14:textId="6A585E5B" w:rsidR="00FC10A2" w:rsidRDefault="00FC10A2"/>
    <w:p w14:paraId="5B28B002" w14:textId="42F52C98" w:rsidR="00FC10A2" w:rsidRDefault="00FC10A2"/>
    <w:p w14:paraId="52BCA453" w14:textId="29F8ED94" w:rsidR="00FC10A2" w:rsidRDefault="00FC10A2"/>
    <w:p w14:paraId="4DBF100C" w14:textId="35D76890" w:rsidR="00FC10A2" w:rsidRDefault="00FC10A2"/>
    <w:p w14:paraId="23D32BBD" w14:textId="7741B9D0" w:rsidR="00FC10A2" w:rsidRDefault="00FC10A2"/>
    <w:p w14:paraId="2F825DB2" w14:textId="37513654" w:rsidR="00FC10A2" w:rsidRDefault="00FC10A2"/>
    <w:p w14:paraId="419E04FD" w14:textId="66323AE5" w:rsidR="00FC10A2" w:rsidRDefault="00FC10A2"/>
    <w:p w14:paraId="300A4CFE" w14:textId="16387209" w:rsidR="00FC10A2" w:rsidRDefault="00FC10A2"/>
    <w:p w14:paraId="0E7B7ADF" w14:textId="322567F2" w:rsidR="00FC10A2" w:rsidRDefault="00FC10A2"/>
    <w:p w14:paraId="60118BD3" w14:textId="1C2E007C" w:rsidR="00FC10A2" w:rsidRDefault="00FC10A2"/>
    <w:p w14:paraId="2BD55EED" w14:textId="33A787AF" w:rsidR="00FC10A2" w:rsidRDefault="00FC10A2"/>
    <w:p w14:paraId="3D0D1965" w14:textId="3A9402D8" w:rsidR="00FC10A2" w:rsidRDefault="00FC10A2"/>
    <w:p w14:paraId="5B3DF96D" w14:textId="7396A615" w:rsidR="00FC10A2" w:rsidRDefault="00FC10A2"/>
    <w:p w14:paraId="756E6B83" w14:textId="281F7268" w:rsidR="00FC10A2" w:rsidRDefault="00FC10A2"/>
    <w:p w14:paraId="5974D652" w14:textId="724F001F" w:rsidR="00FC10A2" w:rsidRDefault="00FC10A2"/>
    <w:p w14:paraId="5BC49A86" w14:textId="2068EADC" w:rsidR="00FC10A2" w:rsidRDefault="00FC10A2"/>
    <w:p w14:paraId="7406CE23" w14:textId="441F1B36" w:rsidR="00FC10A2" w:rsidRDefault="00FC10A2"/>
    <w:p w14:paraId="7863C240" w14:textId="34FDF128" w:rsidR="00FC10A2" w:rsidRDefault="00FC10A2" w:rsidP="00FC10A2">
      <w:pPr>
        <w:pStyle w:val="Heading1"/>
      </w:pPr>
      <w:r>
        <w:lastRenderedPageBreak/>
        <w:t>Minified Standards Ontology (MSTO)</w:t>
      </w:r>
    </w:p>
    <w:p w14:paraId="02FB9672" w14:textId="77777777" w:rsidR="00FC10A2" w:rsidRPr="005D24C4" w:rsidRDefault="00FC10A2" w:rsidP="00FC10A2">
      <w:pPr>
        <w:pStyle w:val="ListParagraph"/>
        <w:numPr>
          <w:ilvl w:val="0"/>
          <w:numId w:val="13"/>
        </w:numPr>
        <w:spacing w:after="160"/>
        <w:jc w:val="both"/>
      </w:pPr>
      <w:r w:rsidRPr="005D24C4">
        <w:t xml:space="preserve">The Standards have a data property referred to what actors it concerns to, according to </w:t>
      </w:r>
      <w:r>
        <w:t>on which</w:t>
      </w:r>
      <w:r w:rsidRPr="005D24C4">
        <w:t xml:space="preserve"> kind of actor the standard can take effect. If an Actor has the characteristic of “Software Resource” and the Standard concerns to “Software Resouce”, then, the Standard standardizes such Actor.</w:t>
      </w:r>
    </w:p>
    <w:p w14:paraId="08C734E9" w14:textId="77777777" w:rsidR="00FC10A2" w:rsidRPr="005D24C4" w:rsidRDefault="00FC10A2" w:rsidP="00FC10A2">
      <w:pPr>
        <w:ind w:left="708"/>
        <w:jc w:val="both"/>
        <w:rPr>
          <w:b/>
        </w:rPr>
      </w:pPr>
      <w:r w:rsidRPr="005D24C4">
        <w:rPr>
          <w:b/>
        </w:rPr>
        <w:t>SWRL:</w:t>
      </w:r>
    </w:p>
    <w:p w14:paraId="5D45898A" w14:textId="77777777" w:rsidR="00FC10A2" w:rsidRPr="00087BF7" w:rsidRDefault="00FC10A2" w:rsidP="00FC10A2">
      <w:pPr>
        <w:pStyle w:val="ListParagraph"/>
        <w:numPr>
          <w:ilvl w:val="1"/>
          <w:numId w:val="13"/>
        </w:numPr>
        <w:spacing w:after="160"/>
        <w:jc w:val="both"/>
        <w:rPr>
          <w:i/>
          <w:sz w:val="18"/>
        </w:rPr>
      </w:pPr>
      <w:r w:rsidRPr="00087BF7">
        <w:rPr>
          <w:i/>
          <w:sz w:val="18"/>
        </w:rPr>
        <w:t>Standard(?s) ^ Thing(?t) ^ concernsTo(?s,?cont) ^ swrlb:contains(?cont,"Thing") -&gt; standardizes(?s,?t)</w:t>
      </w:r>
    </w:p>
    <w:p w14:paraId="4FBA5B20" w14:textId="77777777" w:rsidR="00FC10A2" w:rsidRPr="00087BF7" w:rsidRDefault="00FC10A2" w:rsidP="00FC10A2">
      <w:pPr>
        <w:pStyle w:val="ListParagraph"/>
        <w:numPr>
          <w:ilvl w:val="1"/>
          <w:numId w:val="13"/>
        </w:numPr>
        <w:spacing w:after="160"/>
        <w:jc w:val="both"/>
        <w:rPr>
          <w:i/>
          <w:sz w:val="18"/>
        </w:rPr>
      </w:pPr>
      <w:r w:rsidRPr="00087BF7">
        <w:rPr>
          <w:i/>
          <w:sz w:val="18"/>
        </w:rPr>
        <w:t>Standard(?s) ^ Device(?d) ^ concernsTo(?s,?cont) ^ swrlb:contains(?cont,"Device") -&gt; standardizes(?s,?d)</w:t>
      </w:r>
    </w:p>
    <w:p w14:paraId="3B46A9AD" w14:textId="77777777" w:rsidR="00FC10A2" w:rsidRPr="00087BF7" w:rsidRDefault="00FC10A2" w:rsidP="00FC10A2">
      <w:pPr>
        <w:pStyle w:val="ListParagraph"/>
        <w:numPr>
          <w:ilvl w:val="1"/>
          <w:numId w:val="13"/>
        </w:numPr>
        <w:spacing w:after="160"/>
        <w:jc w:val="both"/>
        <w:rPr>
          <w:i/>
          <w:sz w:val="18"/>
        </w:rPr>
      </w:pPr>
      <w:r w:rsidRPr="00087BF7">
        <w:rPr>
          <w:i/>
          <w:sz w:val="18"/>
        </w:rPr>
        <w:t>Standard(?s) ^ SoftwareResource(?sr) ^ concernsTo(?s,?cont) ^ swrlb:contains(?cont,"SoftwareResource") -&gt; standardizes(?s,?sr)</w:t>
      </w:r>
    </w:p>
    <w:p w14:paraId="20E81D87" w14:textId="77777777" w:rsidR="00FC10A2" w:rsidRPr="008337E2" w:rsidRDefault="00FC10A2" w:rsidP="00FC10A2">
      <w:pPr>
        <w:jc w:val="both"/>
      </w:pPr>
    </w:p>
    <w:p w14:paraId="03C1890E" w14:textId="77777777" w:rsidR="00FC10A2" w:rsidRPr="005D24C4" w:rsidRDefault="00FC10A2" w:rsidP="00FC10A2">
      <w:pPr>
        <w:pStyle w:val="ListParagraph"/>
        <w:numPr>
          <w:ilvl w:val="0"/>
          <w:numId w:val="12"/>
        </w:numPr>
        <w:spacing w:after="160"/>
        <w:jc w:val="both"/>
      </w:pPr>
      <w:r w:rsidRPr="005D24C4">
        <w:t>A Standard is context standard</w:t>
      </w:r>
      <w:r>
        <w:t xml:space="preserve"> of a domain</w:t>
      </w:r>
      <w:r w:rsidRPr="005D24C4">
        <w:t xml:space="preserve"> as long as </w:t>
      </w:r>
      <w:r>
        <w:t>the interest domain</w:t>
      </w:r>
      <w:r w:rsidRPr="005D24C4">
        <w:t xml:space="preserve"> is normalized by the </w:t>
      </w:r>
      <w:r>
        <w:t>standard</w:t>
      </w:r>
      <w:r w:rsidRPr="005D24C4">
        <w:t>.</w:t>
      </w:r>
    </w:p>
    <w:p w14:paraId="32B39CBA" w14:textId="77777777" w:rsidR="00FC10A2" w:rsidRPr="005D24C4" w:rsidRDefault="00FC10A2" w:rsidP="00FC10A2">
      <w:pPr>
        <w:ind w:left="708"/>
        <w:jc w:val="both"/>
        <w:rPr>
          <w:b/>
        </w:rPr>
      </w:pPr>
      <w:r w:rsidRPr="005D24C4">
        <w:rPr>
          <w:b/>
        </w:rPr>
        <w:t>SWRL:</w:t>
      </w:r>
    </w:p>
    <w:p w14:paraId="2F905FB7" w14:textId="77777777" w:rsidR="00FC10A2" w:rsidRPr="00087BF7" w:rsidRDefault="00FC10A2" w:rsidP="00FC10A2">
      <w:pPr>
        <w:pStyle w:val="ListParagraph"/>
        <w:numPr>
          <w:ilvl w:val="0"/>
          <w:numId w:val="14"/>
        </w:numPr>
        <w:spacing w:after="160"/>
        <w:jc w:val="both"/>
        <w:rPr>
          <w:i/>
          <w:sz w:val="18"/>
        </w:rPr>
      </w:pPr>
      <w:r w:rsidRPr="00087BF7">
        <w:rPr>
          <w:i/>
          <w:sz w:val="18"/>
        </w:rPr>
        <w:t>Domain(?d) ^ Standard(?s) ^ isNormalizedBy(?s,?d) -&gt; isContextStandard(?s, "true"^^xsd:boolean)</w:t>
      </w:r>
    </w:p>
    <w:p w14:paraId="50B4C8A5" w14:textId="77777777" w:rsidR="00FC10A2" w:rsidRPr="00087BF7" w:rsidRDefault="00FC10A2" w:rsidP="00FC10A2">
      <w:pPr>
        <w:pStyle w:val="ListParagraph"/>
        <w:numPr>
          <w:ilvl w:val="0"/>
          <w:numId w:val="14"/>
        </w:numPr>
        <w:spacing w:after="160"/>
        <w:jc w:val="both"/>
        <w:rPr>
          <w:i/>
          <w:sz w:val="18"/>
        </w:rPr>
      </w:pPr>
      <w:r w:rsidRPr="00087BF7">
        <w:rPr>
          <w:i/>
          <w:sz w:val="18"/>
        </w:rPr>
        <w:t>Domain(?d) ^ Standard(?s) ^ hasDomain(?s, ?d) -&gt; isContextStandard(?s, "true"^^xsd:boolean)</w:t>
      </w:r>
    </w:p>
    <w:p w14:paraId="428241A0" w14:textId="77777777" w:rsidR="00FC10A2" w:rsidRPr="00087BF7" w:rsidRDefault="00FC10A2" w:rsidP="00FC10A2">
      <w:pPr>
        <w:pStyle w:val="ListParagraph"/>
        <w:numPr>
          <w:ilvl w:val="0"/>
          <w:numId w:val="14"/>
        </w:numPr>
        <w:spacing w:after="160"/>
        <w:jc w:val="both"/>
        <w:rPr>
          <w:i/>
          <w:sz w:val="18"/>
        </w:rPr>
      </w:pPr>
      <w:r w:rsidRPr="00087BF7">
        <w:rPr>
          <w:i/>
          <w:sz w:val="18"/>
        </w:rPr>
        <w:t>Standard(?s) ^ isContextStandard(?s,?v) ^ swrlb:notEqual(?v, "true"^^xsd:boolean) -&gt; isContextStandard(?s, "false"^^xsd:boolean)</w:t>
      </w:r>
    </w:p>
    <w:p w14:paraId="1A1C6F3E" w14:textId="77777777" w:rsidR="00FC10A2" w:rsidRPr="000D0E86" w:rsidRDefault="00FC10A2" w:rsidP="00FC10A2">
      <w:pPr>
        <w:jc w:val="both"/>
      </w:pPr>
    </w:p>
    <w:p w14:paraId="4FE46860" w14:textId="77777777" w:rsidR="00FC10A2" w:rsidRPr="005D24C4" w:rsidRDefault="00FC10A2" w:rsidP="00FC10A2">
      <w:pPr>
        <w:pStyle w:val="ListParagraph"/>
        <w:numPr>
          <w:ilvl w:val="0"/>
          <w:numId w:val="12"/>
        </w:numPr>
        <w:spacing w:after="160"/>
        <w:jc w:val="both"/>
      </w:pPr>
      <w:r w:rsidRPr="005D24C4">
        <w:t>The embedding capability of the standards is defined by the properties “Has Software Content”</w:t>
      </w:r>
      <w:r>
        <w:t xml:space="preserve">, </w:t>
      </w:r>
      <w:r w:rsidRPr="005D24C4">
        <w:t>“Has Official Resource”</w:t>
      </w:r>
      <w:r>
        <w:t>, and</w:t>
      </w:r>
      <w:r w:rsidRPr="005D24C4">
        <w:t xml:space="preserve"> “Has DBpedia Resource” </w:t>
      </w:r>
      <w:r>
        <w:t>(the last two from the STO)</w:t>
      </w:r>
      <w:r w:rsidRPr="005D24C4">
        <w:t>; if the standard has none of these properties, then, the standard has an embedding capability of “None”. If the standard has one of the three properties, it has an embedding capability of “Low”. If the standard has two of the three properties, it has an embedding capability of “Medium”. At last, if it has all the properties, then, it has an embedding capability of “High”.</w:t>
      </w:r>
    </w:p>
    <w:p w14:paraId="08851653" w14:textId="77777777" w:rsidR="00FC10A2" w:rsidRPr="005D24C4" w:rsidRDefault="00FC10A2" w:rsidP="00FC10A2">
      <w:pPr>
        <w:ind w:left="708"/>
        <w:jc w:val="both"/>
        <w:rPr>
          <w:b/>
        </w:rPr>
      </w:pPr>
      <w:r w:rsidRPr="005D24C4">
        <w:rPr>
          <w:b/>
        </w:rPr>
        <w:t>SWRL:</w:t>
      </w:r>
    </w:p>
    <w:p w14:paraId="74B633C2" w14:textId="77777777" w:rsidR="00FC10A2" w:rsidRPr="00087BF7" w:rsidRDefault="00FC10A2" w:rsidP="00FC10A2">
      <w:pPr>
        <w:pStyle w:val="ListParagraph"/>
        <w:numPr>
          <w:ilvl w:val="0"/>
          <w:numId w:val="14"/>
        </w:numPr>
        <w:spacing w:after="160"/>
        <w:jc w:val="both"/>
        <w:rPr>
          <w:i/>
          <w:sz w:val="18"/>
        </w:rPr>
      </w:pPr>
      <w:r w:rsidRPr="00087BF7">
        <w:rPr>
          <w:i/>
          <w:sz w:val="18"/>
        </w:rPr>
        <w:t>Standard(?s) ^ hasSoftwareContent(?s,?sc) ^ hasDBpediaResource(?s,?dbr) ^ hasOfficialResource(?s,?ores) ^ swrlb:equal(?sc, "") ^ swrlb:equal(?dbr, "") ^ swrlb:equal(?ores, "") -&gt; hasEmbeddingCapability(?s, "None")</w:t>
      </w:r>
    </w:p>
    <w:p w14:paraId="0CEC8FDE" w14:textId="77777777" w:rsidR="00FC10A2" w:rsidRPr="00087BF7" w:rsidRDefault="00FC10A2" w:rsidP="00FC10A2">
      <w:pPr>
        <w:pStyle w:val="ListParagraph"/>
        <w:numPr>
          <w:ilvl w:val="0"/>
          <w:numId w:val="14"/>
        </w:numPr>
        <w:spacing w:after="160"/>
        <w:jc w:val="both"/>
        <w:rPr>
          <w:i/>
          <w:sz w:val="18"/>
        </w:rPr>
      </w:pPr>
      <w:r w:rsidRPr="00087BF7">
        <w:rPr>
          <w:i/>
          <w:sz w:val="18"/>
        </w:rPr>
        <w:t>Standard(?s) ^ hasSoftwareContent(?s,?sc) ^ hasDBpediaResource(?s,?dbr) ^ hasOfficialResource(?s,?ores) ^ swrlb:notEqual(?sc, "") ^ swrlb:notEqual(?dbr, "") ^ swrlb:notEqual(?ores, "") -&gt; hasEmbeddingCapability(?s, "High")</w:t>
      </w:r>
    </w:p>
    <w:p w14:paraId="6A57EAD2" w14:textId="77777777" w:rsidR="00FC10A2" w:rsidRPr="00087BF7" w:rsidRDefault="00FC10A2" w:rsidP="00FC10A2">
      <w:pPr>
        <w:pStyle w:val="ListParagraph"/>
        <w:numPr>
          <w:ilvl w:val="0"/>
          <w:numId w:val="14"/>
        </w:numPr>
        <w:spacing w:after="160"/>
        <w:jc w:val="both"/>
        <w:rPr>
          <w:i/>
          <w:sz w:val="18"/>
        </w:rPr>
      </w:pPr>
      <w:r w:rsidRPr="00087BF7">
        <w:rPr>
          <w:i/>
          <w:sz w:val="18"/>
        </w:rPr>
        <w:t>Standard(?s) ^ hasSoftwareContent(?s,?sc) ^ hasDBpediaResource(?s,?dbr) ^ hasOfficialResource(?s,?ores) ^ swrlb:notEqual(?sc, "") ^ swrlb:equal(?dbr, "") ^ swrlb:equal(?ores, "") -&gt; hasEmbeddingCapability(?s, "Low")</w:t>
      </w:r>
    </w:p>
    <w:p w14:paraId="49D87CD0" w14:textId="77777777" w:rsidR="00FC10A2" w:rsidRPr="00087BF7" w:rsidRDefault="00FC10A2" w:rsidP="00FC10A2">
      <w:pPr>
        <w:pStyle w:val="ListParagraph"/>
        <w:numPr>
          <w:ilvl w:val="0"/>
          <w:numId w:val="14"/>
        </w:numPr>
        <w:spacing w:after="160"/>
        <w:jc w:val="both"/>
        <w:rPr>
          <w:i/>
          <w:sz w:val="18"/>
        </w:rPr>
      </w:pPr>
      <w:r w:rsidRPr="00087BF7">
        <w:rPr>
          <w:i/>
          <w:sz w:val="18"/>
        </w:rPr>
        <w:t>Standard(?s) ^ hasSoftwareContent(?s,?sc) ^ hasDBpediaResource(?s,?dbr) ^ hasOfficialResource(?s,?ores) ^ swrlb:equal(?sc, "") ^ swrlb:notEqual(?dbr, "") ^ swrlb:equal(?ores, "") -&gt; hasEmbeddingCapability(?s, "Low")</w:t>
      </w:r>
    </w:p>
    <w:p w14:paraId="11392170" w14:textId="77777777" w:rsidR="00FC10A2" w:rsidRPr="00087BF7" w:rsidRDefault="00FC10A2" w:rsidP="00FC10A2">
      <w:pPr>
        <w:pStyle w:val="ListParagraph"/>
        <w:numPr>
          <w:ilvl w:val="0"/>
          <w:numId w:val="14"/>
        </w:numPr>
        <w:spacing w:after="160"/>
        <w:jc w:val="both"/>
        <w:rPr>
          <w:i/>
          <w:sz w:val="18"/>
        </w:rPr>
      </w:pPr>
      <w:r w:rsidRPr="00087BF7">
        <w:rPr>
          <w:i/>
          <w:sz w:val="18"/>
        </w:rPr>
        <w:t>Standard(?s) ^ hasSoftwareContent(?s,?sc) ^ hasDBpediaResource(?s,?dbr) ^ hasOfficialResource(?s,?ores) ^ swrlb:equal(?sc, "") ^ swrlb:equal(?dbr, "") ^ swrlb:notEqual(?ores, "") -&gt; hasEmbeddingCapability(?s, "Low")</w:t>
      </w:r>
    </w:p>
    <w:p w14:paraId="57C4926A" w14:textId="77777777" w:rsidR="00FC10A2" w:rsidRPr="00087BF7" w:rsidRDefault="00FC10A2" w:rsidP="00FC10A2">
      <w:pPr>
        <w:pStyle w:val="ListParagraph"/>
        <w:numPr>
          <w:ilvl w:val="0"/>
          <w:numId w:val="14"/>
        </w:numPr>
        <w:spacing w:after="160"/>
        <w:jc w:val="both"/>
        <w:rPr>
          <w:i/>
          <w:sz w:val="18"/>
        </w:rPr>
      </w:pPr>
      <w:r w:rsidRPr="00087BF7">
        <w:rPr>
          <w:i/>
          <w:sz w:val="18"/>
        </w:rPr>
        <w:t>Standard(?s) ^ hasSoftwareContent(?s,?sc) ^ hasDBpediaResource(?s,?dbr) ^ hasOfficialResource(?s,?ores) ^ swrlb:notEqual(?sc, "") ^ swrlb:notEqual(?dbr, "") ^ swrlb:equal(?ores, "") -&gt; hasEmbeddingCapability(?s, "Medium")</w:t>
      </w:r>
    </w:p>
    <w:p w14:paraId="2B31C659" w14:textId="77777777" w:rsidR="00FC10A2" w:rsidRPr="00087BF7" w:rsidRDefault="00FC10A2" w:rsidP="00FC10A2">
      <w:pPr>
        <w:pStyle w:val="ListParagraph"/>
        <w:numPr>
          <w:ilvl w:val="0"/>
          <w:numId w:val="14"/>
        </w:numPr>
        <w:spacing w:after="160"/>
        <w:jc w:val="both"/>
        <w:rPr>
          <w:i/>
          <w:sz w:val="18"/>
        </w:rPr>
      </w:pPr>
      <w:r w:rsidRPr="00087BF7">
        <w:rPr>
          <w:i/>
          <w:sz w:val="18"/>
        </w:rPr>
        <w:t>Standard(?s) ^ hasSoftwareContent(?s,?sc) ^ hasDBpediaResource(?s,?dbr) ^ hasOfficialResource(?s,?ores) ^ swrlb:notEqual(?sc, "") ^ swrlb:equal(?dbr, "") ^ swrlb:notEqual(?ores, "") -&gt; hasEmbeddingCapability(?s, "Medium")</w:t>
      </w:r>
    </w:p>
    <w:p w14:paraId="2F931601" w14:textId="77777777" w:rsidR="00FC10A2" w:rsidRPr="00087BF7" w:rsidRDefault="00FC10A2" w:rsidP="00FC10A2">
      <w:pPr>
        <w:pStyle w:val="ListParagraph"/>
        <w:numPr>
          <w:ilvl w:val="0"/>
          <w:numId w:val="14"/>
        </w:numPr>
        <w:spacing w:after="160"/>
        <w:jc w:val="both"/>
        <w:rPr>
          <w:i/>
          <w:sz w:val="18"/>
        </w:rPr>
      </w:pPr>
      <w:r w:rsidRPr="00087BF7">
        <w:rPr>
          <w:i/>
          <w:sz w:val="18"/>
        </w:rPr>
        <w:t>Standard(?s) ^ hasSoftwareContent(?s,?sc) ^ hasDBpediaResource(?s,?dbr) ^ hasOfficialResource(?s,?ores) ^ swrlb:equal(?sc, "") ^ swrlb:notEqual(?dbr, "") ^ swrlb:notEqual(?ores, "") -&gt; hasEmbeddingCapability(?s, "Medium")</w:t>
      </w:r>
    </w:p>
    <w:p w14:paraId="38BFFDC1" w14:textId="77777777" w:rsidR="00FC10A2" w:rsidRPr="005D24C4" w:rsidRDefault="00FC10A2" w:rsidP="00FC10A2">
      <w:pPr>
        <w:pStyle w:val="ListParagraph"/>
        <w:numPr>
          <w:ilvl w:val="0"/>
          <w:numId w:val="13"/>
        </w:numPr>
        <w:spacing w:after="160"/>
        <w:jc w:val="both"/>
      </w:pPr>
      <w:r w:rsidRPr="005D24C4">
        <w:t xml:space="preserve">An Actor can take different roles depending on its functionality and characteristics. This rule allows to identify actors which have more than one role, and likewise, which actors have several </w:t>
      </w:r>
      <w:r>
        <w:t>roles</w:t>
      </w:r>
      <w:r w:rsidRPr="005D24C4">
        <w:t xml:space="preserve"> in the system. If an actor has a characteristic “Thing”, it becomes an instance of the Thing class and similarly to the other classes.</w:t>
      </w:r>
    </w:p>
    <w:p w14:paraId="3876A357" w14:textId="77777777" w:rsidR="00FC10A2" w:rsidRPr="005D24C4" w:rsidRDefault="00FC10A2" w:rsidP="00FC10A2">
      <w:pPr>
        <w:ind w:left="708"/>
        <w:jc w:val="both"/>
        <w:rPr>
          <w:b/>
        </w:rPr>
      </w:pPr>
      <w:r w:rsidRPr="005D24C4">
        <w:rPr>
          <w:b/>
        </w:rPr>
        <w:lastRenderedPageBreak/>
        <w:t>SWRL:</w:t>
      </w:r>
    </w:p>
    <w:p w14:paraId="3A650C5C" w14:textId="77777777" w:rsidR="00FC10A2" w:rsidRPr="00087BF7" w:rsidRDefault="00FC10A2" w:rsidP="00FC10A2">
      <w:pPr>
        <w:pStyle w:val="ListParagraph"/>
        <w:numPr>
          <w:ilvl w:val="0"/>
          <w:numId w:val="15"/>
        </w:numPr>
        <w:spacing w:after="160"/>
        <w:jc w:val="both"/>
        <w:rPr>
          <w:i/>
          <w:sz w:val="18"/>
        </w:rPr>
      </w:pPr>
      <w:r w:rsidRPr="00087BF7">
        <w:rPr>
          <w:i/>
          <w:sz w:val="18"/>
        </w:rPr>
        <w:t>Actor(?x) ^ hasCharacteristic(?x, "Thing") -&gt; Thing(?x)</w:t>
      </w:r>
    </w:p>
    <w:p w14:paraId="5197F166" w14:textId="77777777" w:rsidR="00FC10A2" w:rsidRPr="00087BF7" w:rsidRDefault="00FC10A2" w:rsidP="00FC10A2">
      <w:pPr>
        <w:pStyle w:val="ListParagraph"/>
        <w:numPr>
          <w:ilvl w:val="0"/>
          <w:numId w:val="15"/>
        </w:numPr>
        <w:spacing w:after="160"/>
        <w:jc w:val="both"/>
        <w:rPr>
          <w:i/>
          <w:sz w:val="18"/>
        </w:rPr>
      </w:pPr>
      <w:r w:rsidRPr="00087BF7">
        <w:rPr>
          <w:i/>
          <w:sz w:val="18"/>
        </w:rPr>
        <w:t>Actor(?x) ^ hasCharacteristic(?x, "Device") -&gt; Device(?x)</w:t>
      </w:r>
    </w:p>
    <w:p w14:paraId="4D14B6F0" w14:textId="77777777" w:rsidR="00FC10A2" w:rsidRPr="00087BF7" w:rsidRDefault="00FC10A2" w:rsidP="00FC10A2">
      <w:pPr>
        <w:pStyle w:val="ListParagraph"/>
        <w:numPr>
          <w:ilvl w:val="0"/>
          <w:numId w:val="15"/>
        </w:numPr>
        <w:spacing w:after="160"/>
        <w:jc w:val="both"/>
        <w:rPr>
          <w:i/>
          <w:sz w:val="18"/>
        </w:rPr>
      </w:pPr>
      <w:r w:rsidRPr="00087BF7">
        <w:rPr>
          <w:i/>
          <w:sz w:val="18"/>
        </w:rPr>
        <w:t>Actor(?x) ^ hasCharacteristic(?x, "SoftwareResource") -&gt; SoftwareResource(?x)</w:t>
      </w:r>
    </w:p>
    <w:p w14:paraId="2EBAE9B5" w14:textId="77777777" w:rsidR="00FC10A2" w:rsidRPr="00087BF7" w:rsidRDefault="00FC10A2" w:rsidP="00FC10A2">
      <w:pPr>
        <w:pStyle w:val="ListParagraph"/>
        <w:numPr>
          <w:ilvl w:val="0"/>
          <w:numId w:val="15"/>
        </w:numPr>
        <w:spacing w:after="160"/>
        <w:jc w:val="both"/>
        <w:rPr>
          <w:i/>
          <w:sz w:val="18"/>
        </w:rPr>
      </w:pPr>
      <w:r w:rsidRPr="00087BF7">
        <w:rPr>
          <w:i/>
          <w:sz w:val="18"/>
        </w:rPr>
        <w:t>Actor(?x) ^ hasCharacteristic(?x, "Person") -&gt; Person(?x)</w:t>
      </w:r>
    </w:p>
    <w:p w14:paraId="53A49A65" w14:textId="77777777" w:rsidR="00FC10A2" w:rsidRPr="005D24C4" w:rsidRDefault="00FC10A2" w:rsidP="00FC10A2">
      <w:pPr>
        <w:ind w:left="708"/>
        <w:jc w:val="both"/>
        <w:rPr>
          <w:b/>
        </w:rPr>
      </w:pPr>
      <w:r>
        <w:rPr>
          <w:b/>
        </w:rPr>
        <w:t>Equivalent OWL Expressions:</w:t>
      </w:r>
    </w:p>
    <w:p w14:paraId="6CC40621" w14:textId="77777777" w:rsidR="00FC10A2" w:rsidRPr="00087BF7" w:rsidRDefault="00FC10A2" w:rsidP="00FC10A2">
      <w:pPr>
        <w:pStyle w:val="ListParagraph"/>
        <w:numPr>
          <w:ilvl w:val="0"/>
          <w:numId w:val="16"/>
        </w:numPr>
        <w:spacing w:after="160"/>
        <w:jc w:val="both"/>
        <w:rPr>
          <w:i/>
          <w:sz w:val="18"/>
        </w:rPr>
      </w:pPr>
      <w:r w:rsidRPr="00087BF7">
        <w:rPr>
          <w:i/>
          <w:sz w:val="18"/>
        </w:rPr>
        <w:t>Actor and (hasCharacteristic value "Thing") SubClassOf: Thing</w:t>
      </w:r>
    </w:p>
    <w:p w14:paraId="372C2057" w14:textId="77777777" w:rsidR="00FC10A2" w:rsidRPr="00087BF7" w:rsidRDefault="00FC10A2" w:rsidP="00FC10A2">
      <w:pPr>
        <w:pStyle w:val="ListParagraph"/>
        <w:numPr>
          <w:ilvl w:val="0"/>
          <w:numId w:val="16"/>
        </w:numPr>
        <w:spacing w:after="160"/>
        <w:jc w:val="both"/>
        <w:rPr>
          <w:i/>
          <w:sz w:val="18"/>
        </w:rPr>
      </w:pPr>
      <w:r w:rsidRPr="00087BF7">
        <w:rPr>
          <w:i/>
          <w:sz w:val="18"/>
        </w:rPr>
        <w:t>Actor and (hasCharacteristic value "Device") SubClassOf: Device</w:t>
      </w:r>
    </w:p>
    <w:p w14:paraId="32E1894A" w14:textId="77777777" w:rsidR="00FC10A2" w:rsidRPr="00087BF7" w:rsidRDefault="00FC10A2" w:rsidP="00FC10A2">
      <w:pPr>
        <w:pStyle w:val="ListParagraph"/>
        <w:numPr>
          <w:ilvl w:val="0"/>
          <w:numId w:val="16"/>
        </w:numPr>
        <w:spacing w:after="160"/>
        <w:jc w:val="both"/>
        <w:rPr>
          <w:i/>
          <w:sz w:val="18"/>
        </w:rPr>
      </w:pPr>
      <w:r w:rsidRPr="00087BF7">
        <w:rPr>
          <w:i/>
          <w:sz w:val="18"/>
        </w:rPr>
        <w:t>Actor and (hasCharacteristic value "SoftwareResource") SubClassOf: SoftwareResource</w:t>
      </w:r>
    </w:p>
    <w:p w14:paraId="115CB400" w14:textId="77777777" w:rsidR="00FC10A2" w:rsidRPr="00087BF7" w:rsidRDefault="00FC10A2" w:rsidP="00FC10A2">
      <w:pPr>
        <w:pStyle w:val="ListParagraph"/>
        <w:numPr>
          <w:ilvl w:val="0"/>
          <w:numId w:val="16"/>
        </w:numPr>
        <w:spacing w:after="160"/>
        <w:jc w:val="both"/>
        <w:rPr>
          <w:i/>
          <w:sz w:val="18"/>
        </w:rPr>
      </w:pPr>
      <w:r w:rsidRPr="00087BF7">
        <w:rPr>
          <w:i/>
          <w:sz w:val="18"/>
        </w:rPr>
        <w:t>Actor and (hasCharacteristic value "Person") SubClassOf: Person</w:t>
      </w:r>
    </w:p>
    <w:p w14:paraId="0D194BD3" w14:textId="3C9DE165" w:rsidR="00FC10A2" w:rsidRDefault="00946D4D" w:rsidP="00946D4D">
      <w:pPr>
        <w:pStyle w:val="Heading1"/>
      </w:pPr>
      <w:r>
        <w:t>Automation I4.0 Core Ontology</w:t>
      </w:r>
    </w:p>
    <w:p w14:paraId="1FFD5CA5" w14:textId="77777777" w:rsidR="00946D4D" w:rsidRDefault="00946D4D" w:rsidP="00946D4D">
      <w:pPr>
        <w:pStyle w:val="ListParagraph"/>
        <w:numPr>
          <w:ilvl w:val="0"/>
          <w:numId w:val="17"/>
        </w:numPr>
        <w:spacing w:after="160"/>
        <w:jc w:val="both"/>
      </w:pPr>
      <w:r w:rsidRPr="005D24C4">
        <w:t>An Actor can take different roles depending on its functionality and characteristics. This rule allows to identify actors which have more than one role, and likewise, which actors have several tasks in the system. If an actor has a characteristic “Thing”, it becomes an instance of the Thing class and similarly to the other classes.</w:t>
      </w:r>
    </w:p>
    <w:p w14:paraId="55D7DC0A" w14:textId="77777777" w:rsidR="00946D4D" w:rsidRPr="005D24C4" w:rsidRDefault="00946D4D" w:rsidP="00946D4D">
      <w:pPr>
        <w:ind w:left="708"/>
        <w:jc w:val="both"/>
        <w:rPr>
          <w:b/>
        </w:rPr>
      </w:pPr>
      <w:r w:rsidRPr="005D24C4">
        <w:rPr>
          <w:b/>
        </w:rPr>
        <w:t>SWRL:</w:t>
      </w:r>
    </w:p>
    <w:p w14:paraId="55214B04" w14:textId="77777777" w:rsidR="00946D4D" w:rsidRPr="00C93DAB" w:rsidRDefault="00946D4D" w:rsidP="00946D4D">
      <w:pPr>
        <w:pStyle w:val="ListParagraph"/>
        <w:numPr>
          <w:ilvl w:val="1"/>
          <w:numId w:val="18"/>
        </w:numPr>
        <w:spacing w:after="160"/>
        <w:jc w:val="both"/>
        <w:rPr>
          <w:i/>
          <w:sz w:val="18"/>
        </w:rPr>
      </w:pPr>
      <w:r w:rsidRPr="00C93DAB">
        <w:rPr>
          <w:i/>
          <w:sz w:val="18"/>
        </w:rPr>
        <w:t>Actor(?x) ^ hasCharacteristic(?x, "Thing") -&gt; Thing(?x)</w:t>
      </w:r>
    </w:p>
    <w:p w14:paraId="7947BB0E" w14:textId="77777777" w:rsidR="00946D4D" w:rsidRPr="00C93DAB" w:rsidRDefault="00946D4D" w:rsidP="00946D4D">
      <w:pPr>
        <w:pStyle w:val="ListParagraph"/>
        <w:numPr>
          <w:ilvl w:val="1"/>
          <w:numId w:val="18"/>
        </w:numPr>
        <w:spacing w:after="160"/>
        <w:jc w:val="both"/>
        <w:rPr>
          <w:i/>
          <w:sz w:val="18"/>
        </w:rPr>
      </w:pPr>
      <w:r w:rsidRPr="00C93DAB">
        <w:rPr>
          <w:i/>
          <w:sz w:val="18"/>
        </w:rPr>
        <w:t>Actor(?x) ^ hasCharacteristic(?x, "Device") -&gt; Device(?x)</w:t>
      </w:r>
    </w:p>
    <w:p w14:paraId="4FE009C9" w14:textId="77777777" w:rsidR="00946D4D" w:rsidRPr="00C93DAB" w:rsidRDefault="00946D4D" w:rsidP="00946D4D">
      <w:pPr>
        <w:pStyle w:val="ListParagraph"/>
        <w:numPr>
          <w:ilvl w:val="1"/>
          <w:numId w:val="18"/>
        </w:numPr>
        <w:spacing w:after="160"/>
        <w:jc w:val="both"/>
        <w:rPr>
          <w:i/>
          <w:sz w:val="18"/>
        </w:rPr>
      </w:pPr>
      <w:r w:rsidRPr="00C93DAB">
        <w:rPr>
          <w:i/>
          <w:sz w:val="18"/>
        </w:rPr>
        <w:t>Actor(?x) ^ hasCharacteristic(?x, "SoftwareResource") -&gt; SoftwareResource(?x)</w:t>
      </w:r>
    </w:p>
    <w:p w14:paraId="60E44E0B" w14:textId="77777777" w:rsidR="00946D4D" w:rsidRPr="00C93DAB" w:rsidRDefault="00946D4D" w:rsidP="00946D4D">
      <w:pPr>
        <w:pStyle w:val="ListParagraph"/>
        <w:numPr>
          <w:ilvl w:val="1"/>
          <w:numId w:val="18"/>
        </w:numPr>
        <w:spacing w:after="160"/>
        <w:jc w:val="both"/>
        <w:rPr>
          <w:i/>
          <w:sz w:val="18"/>
        </w:rPr>
      </w:pPr>
      <w:r w:rsidRPr="00C93DAB">
        <w:rPr>
          <w:i/>
          <w:sz w:val="18"/>
        </w:rPr>
        <w:t>Actor(?x) ^ hasCharacteristic(?x, "Person") -&gt; Person(?x)</w:t>
      </w:r>
    </w:p>
    <w:p w14:paraId="3192D6A9" w14:textId="77777777" w:rsidR="00946D4D" w:rsidRPr="005D24C4" w:rsidRDefault="00946D4D" w:rsidP="00946D4D">
      <w:pPr>
        <w:ind w:left="708"/>
        <w:jc w:val="both"/>
        <w:rPr>
          <w:b/>
        </w:rPr>
      </w:pPr>
      <w:r w:rsidRPr="00E90A3B">
        <w:rPr>
          <w:b/>
        </w:rPr>
        <w:t xml:space="preserve">Equivalent OWL </w:t>
      </w:r>
      <w:r>
        <w:rPr>
          <w:b/>
        </w:rPr>
        <w:t>Expressions</w:t>
      </w:r>
      <w:r w:rsidRPr="00E90A3B">
        <w:rPr>
          <w:b/>
        </w:rPr>
        <w:t>:</w:t>
      </w:r>
    </w:p>
    <w:p w14:paraId="6941E2FD" w14:textId="77777777" w:rsidR="00946D4D" w:rsidRPr="00C93DAB" w:rsidRDefault="00946D4D" w:rsidP="00946D4D">
      <w:pPr>
        <w:pStyle w:val="ListParagraph"/>
        <w:numPr>
          <w:ilvl w:val="0"/>
          <w:numId w:val="16"/>
        </w:numPr>
        <w:spacing w:after="160"/>
        <w:jc w:val="both"/>
        <w:rPr>
          <w:i/>
          <w:sz w:val="18"/>
        </w:rPr>
      </w:pPr>
      <w:r w:rsidRPr="00C93DAB">
        <w:rPr>
          <w:i/>
          <w:sz w:val="18"/>
        </w:rPr>
        <w:t>Actor and (hasCharacteristic value "Thing") SubClassOf: Thing</w:t>
      </w:r>
    </w:p>
    <w:p w14:paraId="1FADFCB2" w14:textId="77777777" w:rsidR="00946D4D" w:rsidRPr="00C93DAB" w:rsidRDefault="00946D4D" w:rsidP="00946D4D">
      <w:pPr>
        <w:pStyle w:val="ListParagraph"/>
        <w:numPr>
          <w:ilvl w:val="0"/>
          <w:numId w:val="16"/>
        </w:numPr>
        <w:spacing w:after="160"/>
        <w:jc w:val="both"/>
        <w:rPr>
          <w:i/>
          <w:sz w:val="18"/>
        </w:rPr>
      </w:pPr>
      <w:r w:rsidRPr="00C93DAB">
        <w:rPr>
          <w:i/>
          <w:sz w:val="18"/>
        </w:rPr>
        <w:t>Actor and (hasCharacteristic value "Device") SubClassOf: Device</w:t>
      </w:r>
    </w:p>
    <w:p w14:paraId="70C40B02" w14:textId="77777777" w:rsidR="00946D4D" w:rsidRPr="00C93DAB" w:rsidRDefault="00946D4D" w:rsidP="00946D4D">
      <w:pPr>
        <w:pStyle w:val="ListParagraph"/>
        <w:numPr>
          <w:ilvl w:val="0"/>
          <w:numId w:val="16"/>
        </w:numPr>
        <w:spacing w:after="160"/>
        <w:jc w:val="both"/>
        <w:rPr>
          <w:i/>
          <w:sz w:val="18"/>
        </w:rPr>
      </w:pPr>
      <w:r w:rsidRPr="00C93DAB">
        <w:rPr>
          <w:i/>
          <w:sz w:val="18"/>
        </w:rPr>
        <w:t>Actor and (hasCharacteristic value "SoftwareResource") SubClassOf: SoftwareResource</w:t>
      </w:r>
    </w:p>
    <w:p w14:paraId="2BE73D78" w14:textId="77777777" w:rsidR="00946D4D" w:rsidRPr="00C93DAB" w:rsidRDefault="00946D4D" w:rsidP="00946D4D">
      <w:pPr>
        <w:pStyle w:val="ListParagraph"/>
        <w:numPr>
          <w:ilvl w:val="0"/>
          <w:numId w:val="16"/>
        </w:numPr>
        <w:spacing w:after="160"/>
        <w:jc w:val="both"/>
        <w:rPr>
          <w:i/>
          <w:sz w:val="18"/>
        </w:rPr>
      </w:pPr>
      <w:r w:rsidRPr="00C93DAB">
        <w:rPr>
          <w:i/>
          <w:sz w:val="18"/>
        </w:rPr>
        <w:t>Actor and (hasCharacteristic value "Person") SubClassOf: Person</w:t>
      </w:r>
    </w:p>
    <w:p w14:paraId="612DF43E" w14:textId="77777777" w:rsidR="00946D4D" w:rsidRPr="00045881" w:rsidRDefault="00946D4D" w:rsidP="00946D4D">
      <w:pPr>
        <w:ind w:left="708"/>
        <w:jc w:val="both"/>
      </w:pPr>
    </w:p>
    <w:p w14:paraId="3AFFCB96" w14:textId="77777777" w:rsidR="00946D4D" w:rsidRDefault="00946D4D" w:rsidP="00946D4D">
      <w:pPr>
        <w:pStyle w:val="ListParagraph"/>
        <w:numPr>
          <w:ilvl w:val="0"/>
          <w:numId w:val="17"/>
        </w:numPr>
        <w:jc w:val="both"/>
      </w:pPr>
      <w:r w:rsidRPr="005D24C4">
        <w:t>The actors have a data property referred to the architecture level (taking as reference the ISA S95/IEC 62264 standard architecture), and this value can define the kind of actor themselves. The value 1 associates the actors as Things, the value 2 associates them as Devices,</w:t>
      </w:r>
      <w:r>
        <w:t xml:space="preserve"> and</w:t>
      </w:r>
      <w:r w:rsidRPr="005D24C4">
        <w:t xml:space="preserve"> values from 2 to 5 (included) associates them as Software Resources</w:t>
      </w:r>
      <w:r>
        <w:t>.</w:t>
      </w:r>
    </w:p>
    <w:p w14:paraId="023203E6" w14:textId="77777777" w:rsidR="00946D4D" w:rsidRPr="005D24C4" w:rsidRDefault="00946D4D" w:rsidP="00946D4D">
      <w:pPr>
        <w:ind w:left="708"/>
        <w:jc w:val="both"/>
        <w:rPr>
          <w:b/>
        </w:rPr>
      </w:pPr>
      <w:r w:rsidRPr="005D24C4">
        <w:rPr>
          <w:b/>
        </w:rPr>
        <w:t>SWRL:</w:t>
      </w:r>
    </w:p>
    <w:p w14:paraId="53CC5031" w14:textId="77777777" w:rsidR="00946D4D" w:rsidRPr="00C93DAB" w:rsidRDefault="00946D4D" w:rsidP="00946D4D">
      <w:pPr>
        <w:pStyle w:val="ListParagraph"/>
        <w:numPr>
          <w:ilvl w:val="0"/>
          <w:numId w:val="19"/>
        </w:numPr>
        <w:spacing w:after="160"/>
        <w:jc w:val="both"/>
        <w:rPr>
          <w:i/>
          <w:sz w:val="18"/>
        </w:rPr>
      </w:pPr>
      <w:r w:rsidRPr="00C93DAB">
        <w:rPr>
          <w:i/>
          <w:sz w:val="18"/>
        </w:rPr>
        <w:t>Actor(?x) ^ belongsToArchitectureLevel(?x, ?y) ^ swrlb:equal(?y, 1) -&gt; Thing(?x)</w:t>
      </w:r>
    </w:p>
    <w:p w14:paraId="602D4623" w14:textId="77777777" w:rsidR="00946D4D" w:rsidRPr="00C93DAB" w:rsidRDefault="00946D4D" w:rsidP="00946D4D">
      <w:pPr>
        <w:pStyle w:val="ListParagraph"/>
        <w:numPr>
          <w:ilvl w:val="0"/>
          <w:numId w:val="19"/>
        </w:numPr>
        <w:spacing w:after="160"/>
        <w:jc w:val="both"/>
        <w:rPr>
          <w:i/>
          <w:sz w:val="18"/>
        </w:rPr>
      </w:pPr>
      <w:r w:rsidRPr="00C93DAB">
        <w:rPr>
          <w:i/>
          <w:sz w:val="18"/>
        </w:rPr>
        <w:t>Actor(?x) ^ belongsToArchitectureLevel(?x, ?y) ^ swrlb:equal(?y, 2) -&gt; Device(?x)</w:t>
      </w:r>
    </w:p>
    <w:p w14:paraId="43E8917E" w14:textId="77777777" w:rsidR="00946D4D" w:rsidRPr="00C93DAB" w:rsidRDefault="00946D4D" w:rsidP="00946D4D">
      <w:pPr>
        <w:pStyle w:val="ListParagraph"/>
        <w:numPr>
          <w:ilvl w:val="0"/>
          <w:numId w:val="19"/>
        </w:numPr>
        <w:spacing w:after="160"/>
        <w:jc w:val="both"/>
        <w:rPr>
          <w:i/>
          <w:sz w:val="18"/>
        </w:rPr>
      </w:pPr>
      <w:r w:rsidRPr="00C93DAB">
        <w:rPr>
          <w:i/>
          <w:sz w:val="18"/>
        </w:rPr>
        <w:t>Actor(?x) ^ belongsToArchitectureLevel(?x, ?y) ^ swrlb:greaterThanOrEqual(?y, 3) ^ swrlb:lessThanOrEqual(?y, 5) -&gt; SoftwareResource(?x)</w:t>
      </w:r>
    </w:p>
    <w:p w14:paraId="4C227460" w14:textId="77777777" w:rsidR="00946D4D" w:rsidRPr="001B30F6" w:rsidRDefault="00946D4D" w:rsidP="00946D4D">
      <w:pPr>
        <w:ind w:left="708"/>
        <w:jc w:val="both"/>
      </w:pPr>
    </w:p>
    <w:p w14:paraId="60D76C67" w14:textId="77777777" w:rsidR="00946D4D" w:rsidRDefault="00946D4D" w:rsidP="00946D4D">
      <w:pPr>
        <w:pStyle w:val="ListParagraph"/>
        <w:numPr>
          <w:ilvl w:val="0"/>
          <w:numId w:val="17"/>
        </w:numPr>
        <w:spacing w:after="160"/>
        <w:jc w:val="both"/>
      </w:pPr>
      <w:r w:rsidRPr="005D24C4">
        <w:t>Actors can communicate one another regardless of the architecture level as long as they have a common semantics and understand the same language and protocol.</w:t>
      </w:r>
    </w:p>
    <w:p w14:paraId="436689FA" w14:textId="77777777" w:rsidR="00946D4D" w:rsidRDefault="00946D4D" w:rsidP="00946D4D">
      <w:pPr>
        <w:ind w:left="708"/>
        <w:jc w:val="both"/>
        <w:rPr>
          <w:b/>
        </w:rPr>
      </w:pPr>
      <w:r w:rsidRPr="005D24C4">
        <w:rPr>
          <w:b/>
        </w:rPr>
        <w:t>SWRL:</w:t>
      </w:r>
    </w:p>
    <w:p w14:paraId="4FC81E80" w14:textId="77777777" w:rsidR="00946D4D" w:rsidRPr="00C93DAB" w:rsidRDefault="00946D4D" w:rsidP="00946D4D">
      <w:pPr>
        <w:ind w:left="708"/>
        <w:jc w:val="both"/>
        <w:rPr>
          <w:i/>
          <w:sz w:val="18"/>
        </w:rPr>
      </w:pPr>
      <w:r w:rsidRPr="00C93DAB">
        <w:rPr>
          <w:i/>
          <w:sz w:val="18"/>
        </w:rPr>
        <w:t>Actor(?x) ^ hasIdentifier(?x,?id1) ^ Actor(?y) ^ hasIdentifier(?y,?id2) ^ Language(?z) ^ Protocol(?p) ^ understands(?x, ?z) ^  understands(?y, ?z) ^ understands(?x, ?p) ^  understands(?y, ?p) ^ Information(?i) ^ hasTransmitter(?i, ?id1) ^ hasReceiver(?i, ?id2) -&gt; interacts(?x, ?y)</w:t>
      </w:r>
    </w:p>
    <w:p w14:paraId="4B46F6CE" w14:textId="77777777" w:rsidR="00946D4D" w:rsidRPr="001520FC" w:rsidRDefault="00946D4D" w:rsidP="00946D4D">
      <w:pPr>
        <w:ind w:left="708"/>
        <w:jc w:val="both"/>
      </w:pPr>
    </w:p>
    <w:p w14:paraId="7C7722A9" w14:textId="77777777" w:rsidR="00946D4D" w:rsidRDefault="00946D4D" w:rsidP="00946D4D">
      <w:pPr>
        <w:pStyle w:val="ListParagraph"/>
        <w:numPr>
          <w:ilvl w:val="0"/>
          <w:numId w:val="17"/>
        </w:numPr>
        <w:spacing w:after="160"/>
        <w:jc w:val="both"/>
      </w:pPr>
      <w:r w:rsidRPr="005D24C4">
        <w:t>The actors have a property referred to interoperability degree</w:t>
      </w:r>
      <w:r>
        <w:t>;</w:t>
      </w:r>
      <w:r w:rsidRPr="005D24C4">
        <w:t xml:space="preserve"> it is assigned according to the interoperability that the actor supports. If an actor has non-interoperability compliant languages and non-interoperability compliant protocols, thus the actors has a “low” interoperability degree. If a language or protocol is interoperability compliant, the actor has a “medium” interoperability degree. And if a language and a protocol are interoperability compliant, the actor has a “high” interoperability degree.</w:t>
      </w:r>
    </w:p>
    <w:p w14:paraId="0179A7D5" w14:textId="77777777" w:rsidR="00946D4D" w:rsidRDefault="00946D4D" w:rsidP="00946D4D">
      <w:pPr>
        <w:ind w:firstLine="360"/>
        <w:jc w:val="both"/>
        <w:rPr>
          <w:b/>
        </w:rPr>
      </w:pPr>
      <w:r w:rsidRPr="005D24C4">
        <w:rPr>
          <w:b/>
        </w:rPr>
        <w:t>SWRL:</w:t>
      </w:r>
      <w:r>
        <w:rPr>
          <w:b/>
        </w:rPr>
        <w:t xml:space="preserve"> </w:t>
      </w:r>
    </w:p>
    <w:p w14:paraId="3328425D" w14:textId="77777777" w:rsidR="00946D4D" w:rsidRPr="00C93DAB" w:rsidRDefault="00946D4D" w:rsidP="00946D4D">
      <w:pPr>
        <w:pStyle w:val="ListParagraph"/>
        <w:numPr>
          <w:ilvl w:val="0"/>
          <w:numId w:val="20"/>
        </w:numPr>
        <w:spacing w:after="160"/>
        <w:jc w:val="both"/>
        <w:rPr>
          <w:i/>
          <w:sz w:val="18"/>
        </w:rPr>
      </w:pPr>
      <w:r w:rsidRPr="00C93DAB">
        <w:rPr>
          <w:i/>
          <w:sz w:val="18"/>
        </w:rPr>
        <w:t>Actor(?x) ^ Language(?l) ^ Protocol(?p) ^ understands(?x,?l) ^ understands(?x,?p) ^ compliesSemanticInteroperability(?l, ?smio) ^ compliesSyntacticInteroperability(?p, ?stio) -&gt; hasInteroperabilityDegree(?x, "High")</w:t>
      </w:r>
    </w:p>
    <w:p w14:paraId="2A86B52A" w14:textId="77777777" w:rsidR="00946D4D" w:rsidRPr="00C93DAB" w:rsidRDefault="00946D4D" w:rsidP="00946D4D">
      <w:pPr>
        <w:pStyle w:val="ListParagraph"/>
        <w:numPr>
          <w:ilvl w:val="0"/>
          <w:numId w:val="20"/>
        </w:numPr>
        <w:spacing w:after="160"/>
        <w:jc w:val="both"/>
        <w:rPr>
          <w:i/>
          <w:sz w:val="18"/>
        </w:rPr>
      </w:pPr>
      <w:r w:rsidRPr="00C93DAB">
        <w:rPr>
          <w:i/>
          <w:sz w:val="18"/>
        </w:rPr>
        <w:lastRenderedPageBreak/>
        <w:t>Actor(?x) ^ Language(?l) ^ Protocol(?p) ^ understands(?x, ?l) ^ understands(?x, ?p) ^ compliesSemanticInteroperability(?l, ?smio) ^ (compliesSyntacticInteroperability = 0)(?p) -&gt; hasInteroperabilityDegree(?x, "Medium")</w:t>
      </w:r>
    </w:p>
    <w:p w14:paraId="0CE0E743" w14:textId="77777777" w:rsidR="00946D4D" w:rsidRPr="00C93DAB" w:rsidRDefault="00946D4D" w:rsidP="00946D4D">
      <w:pPr>
        <w:pStyle w:val="ListParagraph"/>
        <w:numPr>
          <w:ilvl w:val="0"/>
          <w:numId w:val="20"/>
        </w:numPr>
        <w:spacing w:after="160"/>
        <w:jc w:val="both"/>
        <w:rPr>
          <w:i/>
          <w:sz w:val="18"/>
        </w:rPr>
      </w:pPr>
      <w:r w:rsidRPr="00C93DAB">
        <w:rPr>
          <w:i/>
          <w:sz w:val="18"/>
        </w:rPr>
        <w:t>Actor(?x) ^ Language(?l) ^ Protocol(?p) ^ understands(?x, ?l) ^ understands(?x, ?p) ^ (compliesSemanticInteroperability = 0)(?l) ^ compliesSyntacticInteroperability(?p, ?stio)-&gt; hasInteroperabilityDegree(?x, "Medium")</w:t>
      </w:r>
    </w:p>
    <w:p w14:paraId="2B14ACC0" w14:textId="77777777" w:rsidR="00946D4D" w:rsidRPr="00C93DAB" w:rsidRDefault="00946D4D" w:rsidP="00946D4D">
      <w:pPr>
        <w:pStyle w:val="ListParagraph"/>
        <w:numPr>
          <w:ilvl w:val="0"/>
          <w:numId w:val="20"/>
        </w:numPr>
        <w:spacing w:after="160"/>
        <w:jc w:val="both"/>
        <w:rPr>
          <w:i/>
          <w:sz w:val="18"/>
        </w:rPr>
      </w:pPr>
      <w:r w:rsidRPr="00C93DAB">
        <w:rPr>
          <w:i/>
          <w:sz w:val="18"/>
        </w:rPr>
        <w:t>Actor(?x) ^ Language(?l) ^ Protocol(?p) ^ understands(?x, ?l) ^ understands(?x, ?p) ^ (compliesSemanticInteroperability = 0)(?l) ^ (compliesSyntacticInteroperability = 0)(?p) -&gt; hasInteroperabilityDegree(?x, "Low")</w:t>
      </w:r>
    </w:p>
    <w:p w14:paraId="533414CF" w14:textId="77777777" w:rsidR="00946D4D" w:rsidRPr="00C07899" w:rsidRDefault="00946D4D" w:rsidP="00946D4D">
      <w:pPr>
        <w:ind w:left="708"/>
        <w:jc w:val="both"/>
        <w:rPr>
          <w:b/>
        </w:rPr>
      </w:pPr>
      <w:r w:rsidRPr="00C07899">
        <w:rPr>
          <w:b/>
        </w:rPr>
        <w:t>ISSUE:</w:t>
      </w:r>
    </w:p>
    <w:p w14:paraId="100F1D3C" w14:textId="77777777" w:rsidR="00946D4D" w:rsidRPr="00C07899" w:rsidRDefault="00946D4D" w:rsidP="00946D4D">
      <w:pPr>
        <w:ind w:left="708"/>
        <w:jc w:val="both"/>
      </w:pPr>
      <w:r>
        <w:t>T</w:t>
      </w:r>
      <w:r w:rsidRPr="00C07899">
        <w:t xml:space="preserve">he “High” </w:t>
      </w:r>
      <w:r>
        <w:t>rule</w:t>
      </w:r>
      <w:r w:rsidRPr="00C07899">
        <w:t xml:space="preserve"> worked, but the “Low” and “Medium” (2 rules) not</w:t>
      </w:r>
      <w:r>
        <w:t xml:space="preserve">. </w:t>
      </w:r>
      <w:r w:rsidRPr="00C07899">
        <w:t xml:space="preserve">The “High” property worked because it can be declared without negations using SWRL common syntax, but the “Low” and “Medium” rules require a negation which is not possible to declare using SWRL common syntax; as stated in </w:t>
      </w:r>
      <w:r>
        <w:fldChar w:fldCharType="begin" w:fldLock="1"/>
      </w:r>
      <w:r>
        <w:instrText>ADDIN CSL_CITATION {"citationItems":[{"id":"ITEM-1","itemData":{"URL":"https://github.com/protegeproject/swrlapi/wiki/SWRLLanguageFAQ","accessed":{"date-parts":[["2018","10","4"]]},"author":[{"dropping-particle":"","family":"O'Connor","given":"Martin","non-dropping-particle":"","parse-names":false,"suffix":""}],"id":"ITEM-1","issued":{"date-parts":[["2018"]]},"title":"SWRLLanguageFAQ · protegeproject/swrlapi Wiki","type":"webpage"},"uris":["http://www.mendeley.com/documents/?uuid=3f1684a2-8416-481d-9dbf-1da2cafd7648"]}],"mendeley":{"formattedCitation":"[87]","plainTextFormattedCitation":"[87]","previouslyFormattedCitation":"[87]"},"properties":{"noteIndex":0},"schema":"https://github.com/citation-style-language/schema/raw/master/csl-citation.json"}</w:instrText>
      </w:r>
      <w:r>
        <w:fldChar w:fldCharType="separate"/>
      </w:r>
      <w:r w:rsidRPr="00FA1401">
        <w:rPr>
          <w:noProof/>
        </w:rPr>
        <w:t>[87]</w:t>
      </w:r>
      <w:r>
        <w:fldChar w:fldCharType="end"/>
      </w:r>
      <w:r w:rsidRPr="00C07899">
        <w:t>, SWRL does not support negation as a failure</w:t>
      </w:r>
      <w:r>
        <w:t>,</w:t>
      </w:r>
      <w:r w:rsidRPr="00C07899">
        <w:t xml:space="preserve"> which is necessary to correctly define the</w:t>
      </w:r>
      <w:r>
        <w:t>se</w:t>
      </w:r>
      <w:r w:rsidRPr="00C07899">
        <w:t xml:space="preserve"> rules. A similar way to do it is provided in the Protégé support using a combination of SWRL syntax and OWL Expressions. They in </w:t>
      </w:r>
      <w:r>
        <w:fldChar w:fldCharType="begin" w:fldLock="1"/>
      </w:r>
      <w:r>
        <w:instrText>ADDIN CSL_CITATION {"citationItems":[{"id":"ITEM-1","itemData":{"URL":"https://github.com/protegeproject/swrlapi/wiki/SWRLLanguageFAQ","accessed":{"date-parts":[["2018","10","4"]]},"author":[{"dropping-particle":"","family":"O'Connor","given":"Martin","non-dropping-particle":"","parse-names":false,"suffix":""}],"id":"ITEM-1","issued":{"date-parts":[["2018"]]},"title":"SWRLLanguageFAQ · protegeproject/swrlapi Wiki","type":"webpage"},"uris":["http://www.mendeley.com/documents/?uuid=3f1684a2-8416-481d-9dbf-1da2cafd7648"]}],"mendeley":{"formattedCitation":"[87]","plainTextFormattedCitation":"[87]","previouslyFormattedCitation":"[87]"},"properties":{"noteIndex":0},"schema":"https://github.com/citation-style-language/schema/raw/master/csl-citation.json"}</w:instrText>
      </w:r>
      <w:r>
        <w:fldChar w:fldCharType="separate"/>
      </w:r>
      <w:r w:rsidRPr="00FA1401">
        <w:rPr>
          <w:noProof/>
        </w:rPr>
        <w:t>[87]</w:t>
      </w:r>
      <w:r>
        <w:fldChar w:fldCharType="end"/>
      </w:r>
      <w:r w:rsidRPr="00C07899">
        <w:t xml:space="preserve"> explain how to do it, changing, for example, the structure:</w:t>
      </w:r>
    </w:p>
    <w:p w14:paraId="2EE1424B" w14:textId="77777777" w:rsidR="00946D4D" w:rsidRPr="004B2D9C" w:rsidRDefault="00946D4D" w:rsidP="00946D4D">
      <w:pPr>
        <w:ind w:firstLine="708"/>
        <w:jc w:val="both"/>
        <w:rPr>
          <w:i/>
          <w:lang w:val="es-CO"/>
        </w:rPr>
      </w:pPr>
      <w:r w:rsidRPr="004B2D9C">
        <w:rPr>
          <w:i/>
          <w:lang w:val="es-CO"/>
        </w:rPr>
        <w:t xml:space="preserve">Person(?p) ^ ¬ hasCar(?p, ?c) -&gt; CarlessPerson(?p), </w:t>
      </w:r>
    </w:p>
    <w:p w14:paraId="12B8F344" w14:textId="77777777" w:rsidR="00946D4D" w:rsidRPr="00C07899" w:rsidRDefault="00946D4D" w:rsidP="00946D4D">
      <w:pPr>
        <w:ind w:firstLine="708"/>
        <w:jc w:val="both"/>
      </w:pPr>
      <w:r w:rsidRPr="00C07899">
        <w:t>For:</w:t>
      </w:r>
    </w:p>
    <w:p w14:paraId="5C593E22" w14:textId="77777777" w:rsidR="00946D4D" w:rsidRPr="00946D4D" w:rsidRDefault="00946D4D" w:rsidP="00946D4D">
      <w:pPr>
        <w:ind w:firstLine="708"/>
        <w:jc w:val="both"/>
        <w:rPr>
          <w:i/>
          <w:lang w:val="es-CO"/>
        </w:rPr>
      </w:pPr>
      <w:r w:rsidRPr="00946D4D">
        <w:rPr>
          <w:i/>
          <w:lang w:val="es-CO"/>
        </w:rPr>
        <w:t>Person(?p) ^ (hasCar = 0)(?p) -&gt; CarlessPerson(?p),</w:t>
      </w:r>
    </w:p>
    <w:p w14:paraId="66B194A9" w14:textId="77777777" w:rsidR="00946D4D" w:rsidRPr="00C07899" w:rsidRDefault="00946D4D" w:rsidP="00946D4D">
      <w:pPr>
        <w:ind w:left="708"/>
        <w:jc w:val="both"/>
      </w:pPr>
      <w:r w:rsidRPr="00C07899">
        <w:t>in the Protégé Rules tab</w:t>
      </w:r>
      <w:r>
        <w:t>.</w:t>
      </w:r>
      <w:r w:rsidRPr="00C07899">
        <w:t xml:space="preserve"> </w:t>
      </w:r>
      <w:r>
        <w:t>E</w:t>
      </w:r>
      <w:r w:rsidRPr="00C07899">
        <w:t xml:space="preserve">ven in the syntax of the version </w:t>
      </w:r>
      <w:r>
        <w:t>5.2 was</w:t>
      </w:r>
      <w:r w:rsidRPr="00C07899">
        <w:t xml:space="preserve"> not possible to do. Protégé seems not to support negation as a failure yet (tested in version 5.5 beta and version 5.2).</w:t>
      </w:r>
    </w:p>
    <w:p w14:paraId="45A11054" w14:textId="77777777" w:rsidR="00946D4D" w:rsidRDefault="00946D4D" w:rsidP="00946D4D">
      <w:pPr>
        <w:pStyle w:val="ListParagraph"/>
        <w:numPr>
          <w:ilvl w:val="0"/>
          <w:numId w:val="17"/>
        </w:numPr>
        <w:spacing w:after="160"/>
        <w:jc w:val="both"/>
      </w:pPr>
      <w:r w:rsidRPr="005D24C4">
        <w:t>The Standards have a data property referred to what actors are concerned by, making the standardizes property inheritance to focus on the interest actors of the standard. This property depends on what standards are chosen in the application of the model.</w:t>
      </w:r>
    </w:p>
    <w:p w14:paraId="4EFC46CC" w14:textId="77777777" w:rsidR="00946D4D" w:rsidRDefault="00946D4D" w:rsidP="00946D4D">
      <w:pPr>
        <w:ind w:left="708"/>
        <w:jc w:val="both"/>
        <w:rPr>
          <w:b/>
        </w:rPr>
      </w:pPr>
      <w:r w:rsidRPr="005D24C4">
        <w:rPr>
          <w:b/>
        </w:rPr>
        <w:t>SWRL:</w:t>
      </w:r>
    </w:p>
    <w:p w14:paraId="3F34E99C" w14:textId="77777777" w:rsidR="00946D4D" w:rsidRPr="00C93DAB" w:rsidRDefault="00946D4D" w:rsidP="00946D4D">
      <w:pPr>
        <w:pStyle w:val="ListParagraph"/>
        <w:numPr>
          <w:ilvl w:val="0"/>
          <w:numId w:val="21"/>
        </w:numPr>
        <w:spacing w:after="160"/>
        <w:jc w:val="both"/>
        <w:rPr>
          <w:i/>
          <w:sz w:val="18"/>
        </w:rPr>
      </w:pPr>
      <w:r w:rsidRPr="00C93DAB">
        <w:rPr>
          <w:i/>
          <w:sz w:val="18"/>
        </w:rPr>
        <w:t>Standard(?s) ^ Thing(?t) ^ standardizes(?s,?r) ^ defines(?r,?a) ^ isComposedBy(?a,?t) ^ concernsTo(?s,?cont) ^ swrlb:contains(?cont,"Thing") -&gt; standardizes(?s,?t)</w:t>
      </w:r>
    </w:p>
    <w:p w14:paraId="6BF2D5EB" w14:textId="77777777" w:rsidR="00946D4D" w:rsidRPr="00C93DAB" w:rsidRDefault="00946D4D" w:rsidP="00946D4D">
      <w:pPr>
        <w:pStyle w:val="ListParagraph"/>
        <w:numPr>
          <w:ilvl w:val="0"/>
          <w:numId w:val="21"/>
        </w:numPr>
        <w:spacing w:after="160"/>
        <w:jc w:val="both"/>
        <w:rPr>
          <w:i/>
          <w:sz w:val="18"/>
        </w:rPr>
      </w:pPr>
      <w:r w:rsidRPr="00C93DAB">
        <w:rPr>
          <w:i/>
          <w:sz w:val="18"/>
        </w:rPr>
        <w:t>Standard(?s) ^ Device(?d) ^ standardizes(?s,?r) ^ defines(?r,?a) ^ isComposedBy(?a,?d) ^ concernsTo(?s,?cont) ^ swrlb:contains(?cont,"Device") -&gt; standardizes(?s,?d)</w:t>
      </w:r>
    </w:p>
    <w:p w14:paraId="5E0586D0" w14:textId="77777777" w:rsidR="00946D4D" w:rsidRPr="00C93DAB" w:rsidRDefault="00946D4D" w:rsidP="00946D4D">
      <w:pPr>
        <w:pStyle w:val="ListParagraph"/>
        <w:numPr>
          <w:ilvl w:val="0"/>
          <w:numId w:val="21"/>
        </w:numPr>
        <w:spacing w:after="160"/>
        <w:jc w:val="both"/>
        <w:rPr>
          <w:i/>
          <w:sz w:val="18"/>
        </w:rPr>
      </w:pPr>
      <w:r w:rsidRPr="00C93DAB">
        <w:rPr>
          <w:i/>
          <w:sz w:val="18"/>
        </w:rPr>
        <w:t>Standard(?s) ^ SoftwareResource(?sr) ^ standardizes(?s,?r) ^ defines(?r,?a) ^ isComposedBy(?a,?sr) ^ concernsTo(?s,?cont) ^ swrlb:contains(?cont,"SoftwareResource") -&gt; standardizes(?s,?sr)</w:t>
      </w:r>
    </w:p>
    <w:p w14:paraId="1511CFE1" w14:textId="77777777" w:rsidR="00946D4D" w:rsidRPr="00DC062F" w:rsidRDefault="00946D4D" w:rsidP="00946D4D">
      <w:pPr>
        <w:ind w:left="708"/>
      </w:pPr>
    </w:p>
    <w:p w14:paraId="676096F2" w14:textId="77777777" w:rsidR="00946D4D" w:rsidRDefault="00946D4D" w:rsidP="00946D4D">
      <w:pPr>
        <w:pStyle w:val="ListParagraph"/>
        <w:numPr>
          <w:ilvl w:val="0"/>
          <w:numId w:val="17"/>
        </w:numPr>
        <w:spacing w:after="160"/>
        <w:jc w:val="both"/>
      </w:pPr>
      <w:r w:rsidRPr="005D24C4">
        <w:t>If a language is defined by the representation as a formal language for the system and at least one actor can understand the language, the language complies semantic interoperability and inherits the formalization of the system’ semantics. Similarly occurs in the protocols, if the representation defines a protocol as formal, and one actor can understand it, the protocol complies syntactic interoperability and inherits the formalization of the system’ semantics.</w:t>
      </w:r>
    </w:p>
    <w:p w14:paraId="7F8BA232" w14:textId="77777777" w:rsidR="00946D4D" w:rsidRDefault="00946D4D" w:rsidP="00946D4D">
      <w:pPr>
        <w:ind w:left="708"/>
        <w:jc w:val="both"/>
        <w:rPr>
          <w:b/>
        </w:rPr>
      </w:pPr>
      <w:r w:rsidRPr="005D24C4">
        <w:rPr>
          <w:b/>
        </w:rPr>
        <w:t>SWRL:</w:t>
      </w:r>
    </w:p>
    <w:p w14:paraId="2ADA41AA" w14:textId="77777777" w:rsidR="00946D4D" w:rsidRPr="00C93DAB" w:rsidRDefault="00946D4D" w:rsidP="00946D4D">
      <w:pPr>
        <w:pStyle w:val="ListParagraph"/>
        <w:numPr>
          <w:ilvl w:val="0"/>
          <w:numId w:val="22"/>
        </w:numPr>
        <w:spacing w:after="160"/>
        <w:jc w:val="both"/>
        <w:rPr>
          <w:i/>
          <w:sz w:val="18"/>
        </w:rPr>
      </w:pPr>
      <w:r w:rsidRPr="00C93DAB">
        <w:rPr>
          <w:i/>
          <w:sz w:val="18"/>
        </w:rPr>
        <w:t>Language(?l) ^ Representation(?r) ^ Semantics(?s) ^ defines(?r,?l) ^ SemanticInteroperability(?sio) ^ Actor(?x) ^ understands(?x, ?l) -&gt; compliesSemanticInteroperability(?l, ?sio) ^ formalizes(?s,?l)</w:t>
      </w:r>
    </w:p>
    <w:p w14:paraId="1215E702" w14:textId="77777777" w:rsidR="00946D4D" w:rsidRPr="00C93DAB" w:rsidRDefault="00946D4D" w:rsidP="00946D4D">
      <w:pPr>
        <w:pStyle w:val="ListParagraph"/>
        <w:numPr>
          <w:ilvl w:val="0"/>
          <w:numId w:val="22"/>
        </w:numPr>
        <w:spacing w:after="160"/>
        <w:jc w:val="both"/>
        <w:rPr>
          <w:i/>
          <w:sz w:val="18"/>
        </w:rPr>
      </w:pPr>
      <w:r w:rsidRPr="00C93DAB">
        <w:rPr>
          <w:i/>
          <w:sz w:val="18"/>
        </w:rPr>
        <w:t>Protocol(?p) ^ Representation(?r) ^ Semantics(?s) ^ defines(?r,?p) ^ SyntacticInteroperability(?sio) ^ Actor(?x) ^ understands(?x, ?p) -&gt; compliesSyntacticInteroperability(?p, ?sio) ^ formalizes(?s,?p)</w:t>
      </w:r>
    </w:p>
    <w:p w14:paraId="6D4BFFCE" w14:textId="77777777" w:rsidR="00946D4D" w:rsidRPr="00375030" w:rsidRDefault="00946D4D" w:rsidP="00946D4D">
      <w:pPr>
        <w:ind w:left="708"/>
      </w:pPr>
    </w:p>
    <w:p w14:paraId="17A17800" w14:textId="77777777" w:rsidR="00946D4D" w:rsidRDefault="00946D4D" w:rsidP="00946D4D">
      <w:pPr>
        <w:pStyle w:val="ListParagraph"/>
        <w:numPr>
          <w:ilvl w:val="0"/>
          <w:numId w:val="17"/>
        </w:numPr>
        <w:spacing w:after="160"/>
        <w:jc w:val="both"/>
      </w:pPr>
      <w:r w:rsidRPr="005D24C4">
        <w:t>Each identifier must be unique for actors and services. If two actors have the same identifier, then, they are the same actor with two different roles. If two services have the same identifier, the model considers both as the same service, but unlike o actors, two services with the same identifier in one system could throw errors in a real environment.</w:t>
      </w:r>
    </w:p>
    <w:p w14:paraId="28855CB6" w14:textId="77777777" w:rsidR="00946D4D" w:rsidRPr="007846D1" w:rsidRDefault="00946D4D" w:rsidP="00946D4D">
      <w:pPr>
        <w:ind w:left="708"/>
        <w:jc w:val="both"/>
        <w:rPr>
          <w:b/>
        </w:rPr>
      </w:pPr>
      <w:r w:rsidRPr="007846D1">
        <w:rPr>
          <w:b/>
        </w:rPr>
        <w:t>SWRL:</w:t>
      </w:r>
    </w:p>
    <w:p w14:paraId="1F427B40" w14:textId="77777777" w:rsidR="00946D4D" w:rsidRPr="00C93DAB" w:rsidRDefault="00946D4D" w:rsidP="00946D4D">
      <w:pPr>
        <w:pStyle w:val="ListParagraph"/>
        <w:numPr>
          <w:ilvl w:val="0"/>
          <w:numId w:val="23"/>
        </w:numPr>
        <w:spacing w:after="160"/>
        <w:jc w:val="both"/>
        <w:rPr>
          <w:i/>
          <w:sz w:val="18"/>
          <w:lang w:val="es-CO"/>
        </w:rPr>
      </w:pPr>
      <w:r w:rsidRPr="00C93DAB">
        <w:rPr>
          <w:i/>
          <w:sz w:val="18"/>
          <w:lang w:val="es-CO"/>
        </w:rPr>
        <w:t>Actor(?x) ^ hasIdentifier(?x,?z) ^ Actor(?y) ^ hasIdentifier(?y,?z) -&gt; sameAs(?x,?y)</w:t>
      </w:r>
    </w:p>
    <w:p w14:paraId="547F0484" w14:textId="77777777" w:rsidR="00946D4D" w:rsidRPr="00C93DAB" w:rsidRDefault="00946D4D" w:rsidP="00946D4D">
      <w:pPr>
        <w:pStyle w:val="ListParagraph"/>
        <w:numPr>
          <w:ilvl w:val="0"/>
          <w:numId w:val="23"/>
        </w:numPr>
        <w:spacing w:after="160"/>
        <w:jc w:val="both"/>
        <w:rPr>
          <w:i/>
          <w:sz w:val="18"/>
          <w:lang w:val="es-CO"/>
        </w:rPr>
      </w:pPr>
      <w:r w:rsidRPr="00C93DAB">
        <w:rPr>
          <w:i/>
          <w:sz w:val="18"/>
          <w:lang w:val="es-CO"/>
        </w:rPr>
        <w:t>Service(?x) ^ hasIdentifier(?x,?z) ^ Service(?y) ^ hasIdentifier(?y,?z) -&gt; sameAs(?x,?y)</w:t>
      </w:r>
    </w:p>
    <w:p w14:paraId="0FDCAD9F" w14:textId="77777777" w:rsidR="00946D4D" w:rsidRPr="00946D4D" w:rsidRDefault="00946D4D" w:rsidP="00946D4D">
      <w:pPr>
        <w:rPr>
          <w:lang w:val="es-CO"/>
        </w:rPr>
      </w:pPr>
      <w:bookmarkStart w:id="1" w:name="_GoBack"/>
      <w:bookmarkEnd w:id="1"/>
    </w:p>
    <w:p w14:paraId="3821F744" w14:textId="77777777" w:rsidR="00FC10A2" w:rsidRPr="00946D4D" w:rsidRDefault="00FC10A2">
      <w:pPr>
        <w:rPr>
          <w:lang w:val="es-CO"/>
        </w:rPr>
      </w:pPr>
    </w:p>
    <w:sectPr w:rsidR="00FC10A2" w:rsidRPr="00946D4D">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F5121"/>
    <w:multiLevelType w:val="hybridMultilevel"/>
    <w:tmpl w:val="24FE7C2A"/>
    <w:lvl w:ilvl="0" w:tplc="240A000B">
      <w:start w:val="1"/>
      <w:numFmt w:val="bullet"/>
      <w:lvlText w:val=""/>
      <w:lvlJc w:val="left"/>
      <w:pPr>
        <w:ind w:left="1428" w:hanging="360"/>
      </w:pPr>
      <w:rPr>
        <w:rFonts w:ascii="Wingdings" w:hAnsi="Wingdings"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 w15:restartNumberingAfterBreak="0">
    <w:nsid w:val="059F678D"/>
    <w:multiLevelType w:val="hybridMultilevel"/>
    <w:tmpl w:val="C43E0DFC"/>
    <w:lvl w:ilvl="0" w:tplc="240A000B">
      <w:start w:val="1"/>
      <w:numFmt w:val="bullet"/>
      <w:lvlText w:val=""/>
      <w:lvlJc w:val="left"/>
      <w:pPr>
        <w:ind w:left="1428" w:hanging="360"/>
      </w:pPr>
      <w:rPr>
        <w:rFonts w:ascii="Wingdings" w:hAnsi="Wingdings"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2" w15:restartNumberingAfterBreak="0">
    <w:nsid w:val="08026721"/>
    <w:multiLevelType w:val="hybridMultilevel"/>
    <w:tmpl w:val="9A96F9E2"/>
    <w:lvl w:ilvl="0" w:tplc="240A0001">
      <w:start w:val="1"/>
      <w:numFmt w:val="bullet"/>
      <w:lvlText w:val=""/>
      <w:lvlJc w:val="left"/>
      <w:pPr>
        <w:ind w:left="720" w:hanging="360"/>
      </w:pPr>
      <w:rPr>
        <w:rFonts w:ascii="Symbol" w:hAnsi="Symbol" w:hint="default"/>
      </w:rPr>
    </w:lvl>
    <w:lvl w:ilvl="1" w:tplc="240A000B">
      <w:start w:val="1"/>
      <w:numFmt w:val="bullet"/>
      <w:lvlText w:val=""/>
      <w:lvlJc w:val="left"/>
      <w:pPr>
        <w:ind w:left="1440" w:hanging="360"/>
      </w:pPr>
      <w:rPr>
        <w:rFonts w:ascii="Wingdings" w:hAnsi="Wingdings"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A6E3DC8"/>
    <w:multiLevelType w:val="hybridMultilevel"/>
    <w:tmpl w:val="B610F8E2"/>
    <w:lvl w:ilvl="0" w:tplc="240A000B">
      <w:start w:val="1"/>
      <w:numFmt w:val="bullet"/>
      <w:lvlText w:val=""/>
      <w:lvlJc w:val="left"/>
      <w:pPr>
        <w:ind w:left="1428" w:hanging="360"/>
      </w:pPr>
      <w:rPr>
        <w:rFonts w:ascii="Wingdings" w:hAnsi="Wingdings"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4" w15:restartNumberingAfterBreak="0">
    <w:nsid w:val="0B486E9F"/>
    <w:multiLevelType w:val="hybridMultilevel"/>
    <w:tmpl w:val="06C40C52"/>
    <w:lvl w:ilvl="0" w:tplc="240A0001">
      <w:start w:val="1"/>
      <w:numFmt w:val="bullet"/>
      <w:lvlText w:val=""/>
      <w:lvlJc w:val="left"/>
      <w:pPr>
        <w:ind w:left="720" w:hanging="360"/>
      </w:pPr>
      <w:rPr>
        <w:rFonts w:ascii="Symbol" w:hAnsi="Symbol" w:hint="default"/>
      </w:rPr>
    </w:lvl>
    <w:lvl w:ilvl="1" w:tplc="240A000B">
      <w:start w:val="1"/>
      <w:numFmt w:val="bullet"/>
      <w:lvlText w:val=""/>
      <w:lvlJc w:val="left"/>
      <w:pPr>
        <w:ind w:left="1440" w:hanging="360"/>
      </w:pPr>
      <w:rPr>
        <w:rFonts w:ascii="Wingdings" w:hAnsi="Wingdings"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43728B0"/>
    <w:multiLevelType w:val="hybridMultilevel"/>
    <w:tmpl w:val="6618FF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5EE069E"/>
    <w:multiLevelType w:val="hybridMultilevel"/>
    <w:tmpl w:val="2F8EC326"/>
    <w:lvl w:ilvl="0" w:tplc="240A000B">
      <w:start w:val="1"/>
      <w:numFmt w:val="bullet"/>
      <w:lvlText w:val=""/>
      <w:lvlJc w:val="left"/>
      <w:pPr>
        <w:ind w:left="1428" w:hanging="360"/>
      </w:pPr>
      <w:rPr>
        <w:rFonts w:ascii="Wingdings" w:hAnsi="Wingdings"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7" w15:restartNumberingAfterBreak="0">
    <w:nsid w:val="17D4571C"/>
    <w:multiLevelType w:val="hybridMultilevel"/>
    <w:tmpl w:val="3D264A38"/>
    <w:lvl w:ilvl="0" w:tplc="240A000B">
      <w:start w:val="1"/>
      <w:numFmt w:val="bullet"/>
      <w:lvlText w:val=""/>
      <w:lvlJc w:val="left"/>
      <w:pPr>
        <w:ind w:left="1423" w:hanging="360"/>
      </w:pPr>
      <w:rPr>
        <w:rFonts w:ascii="Wingdings" w:hAnsi="Wingdings" w:hint="default"/>
      </w:rPr>
    </w:lvl>
    <w:lvl w:ilvl="1" w:tplc="240A0003" w:tentative="1">
      <w:start w:val="1"/>
      <w:numFmt w:val="bullet"/>
      <w:lvlText w:val="o"/>
      <w:lvlJc w:val="left"/>
      <w:pPr>
        <w:ind w:left="2143" w:hanging="360"/>
      </w:pPr>
      <w:rPr>
        <w:rFonts w:ascii="Courier New" w:hAnsi="Courier New" w:cs="Courier New" w:hint="default"/>
      </w:rPr>
    </w:lvl>
    <w:lvl w:ilvl="2" w:tplc="240A0005" w:tentative="1">
      <w:start w:val="1"/>
      <w:numFmt w:val="bullet"/>
      <w:lvlText w:val=""/>
      <w:lvlJc w:val="left"/>
      <w:pPr>
        <w:ind w:left="2863" w:hanging="360"/>
      </w:pPr>
      <w:rPr>
        <w:rFonts w:ascii="Wingdings" w:hAnsi="Wingdings" w:hint="default"/>
      </w:rPr>
    </w:lvl>
    <w:lvl w:ilvl="3" w:tplc="240A0001" w:tentative="1">
      <w:start w:val="1"/>
      <w:numFmt w:val="bullet"/>
      <w:lvlText w:val=""/>
      <w:lvlJc w:val="left"/>
      <w:pPr>
        <w:ind w:left="3583" w:hanging="360"/>
      </w:pPr>
      <w:rPr>
        <w:rFonts w:ascii="Symbol" w:hAnsi="Symbol" w:hint="default"/>
      </w:rPr>
    </w:lvl>
    <w:lvl w:ilvl="4" w:tplc="240A0003" w:tentative="1">
      <w:start w:val="1"/>
      <w:numFmt w:val="bullet"/>
      <w:lvlText w:val="o"/>
      <w:lvlJc w:val="left"/>
      <w:pPr>
        <w:ind w:left="4303" w:hanging="360"/>
      </w:pPr>
      <w:rPr>
        <w:rFonts w:ascii="Courier New" w:hAnsi="Courier New" w:cs="Courier New" w:hint="default"/>
      </w:rPr>
    </w:lvl>
    <w:lvl w:ilvl="5" w:tplc="240A0005" w:tentative="1">
      <w:start w:val="1"/>
      <w:numFmt w:val="bullet"/>
      <w:lvlText w:val=""/>
      <w:lvlJc w:val="left"/>
      <w:pPr>
        <w:ind w:left="5023" w:hanging="360"/>
      </w:pPr>
      <w:rPr>
        <w:rFonts w:ascii="Wingdings" w:hAnsi="Wingdings" w:hint="default"/>
      </w:rPr>
    </w:lvl>
    <w:lvl w:ilvl="6" w:tplc="240A0001" w:tentative="1">
      <w:start w:val="1"/>
      <w:numFmt w:val="bullet"/>
      <w:lvlText w:val=""/>
      <w:lvlJc w:val="left"/>
      <w:pPr>
        <w:ind w:left="5743" w:hanging="360"/>
      </w:pPr>
      <w:rPr>
        <w:rFonts w:ascii="Symbol" w:hAnsi="Symbol" w:hint="default"/>
      </w:rPr>
    </w:lvl>
    <w:lvl w:ilvl="7" w:tplc="240A0003" w:tentative="1">
      <w:start w:val="1"/>
      <w:numFmt w:val="bullet"/>
      <w:lvlText w:val="o"/>
      <w:lvlJc w:val="left"/>
      <w:pPr>
        <w:ind w:left="6463" w:hanging="360"/>
      </w:pPr>
      <w:rPr>
        <w:rFonts w:ascii="Courier New" w:hAnsi="Courier New" w:cs="Courier New" w:hint="default"/>
      </w:rPr>
    </w:lvl>
    <w:lvl w:ilvl="8" w:tplc="240A0005" w:tentative="1">
      <w:start w:val="1"/>
      <w:numFmt w:val="bullet"/>
      <w:lvlText w:val=""/>
      <w:lvlJc w:val="left"/>
      <w:pPr>
        <w:ind w:left="7183" w:hanging="360"/>
      </w:pPr>
      <w:rPr>
        <w:rFonts w:ascii="Wingdings" w:hAnsi="Wingdings" w:hint="default"/>
      </w:rPr>
    </w:lvl>
  </w:abstractNum>
  <w:abstractNum w:abstractNumId="8" w15:restartNumberingAfterBreak="0">
    <w:nsid w:val="1C1A598D"/>
    <w:multiLevelType w:val="hybridMultilevel"/>
    <w:tmpl w:val="99B4057E"/>
    <w:lvl w:ilvl="0" w:tplc="240A000B">
      <w:start w:val="1"/>
      <w:numFmt w:val="bullet"/>
      <w:lvlText w:val=""/>
      <w:lvlJc w:val="left"/>
      <w:pPr>
        <w:ind w:left="1428" w:hanging="360"/>
      </w:pPr>
      <w:rPr>
        <w:rFonts w:ascii="Wingdings" w:hAnsi="Wingdings"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9" w15:restartNumberingAfterBreak="0">
    <w:nsid w:val="1D0F79D4"/>
    <w:multiLevelType w:val="hybridMultilevel"/>
    <w:tmpl w:val="C5E0DD3C"/>
    <w:lvl w:ilvl="0" w:tplc="240A000B">
      <w:start w:val="1"/>
      <w:numFmt w:val="bullet"/>
      <w:lvlText w:val=""/>
      <w:lvlJc w:val="left"/>
      <w:pPr>
        <w:ind w:left="1428" w:hanging="360"/>
      </w:pPr>
      <w:rPr>
        <w:rFonts w:ascii="Wingdings" w:hAnsi="Wingdings"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0" w15:restartNumberingAfterBreak="0">
    <w:nsid w:val="25FD10CF"/>
    <w:multiLevelType w:val="hybridMultilevel"/>
    <w:tmpl w:val="03ECCB72"/>
    <w:lvl w:ilvl="0" w:tplc="240A000B">
      <w:start w:val="1"/>
      <w:numFmt w:val="bullet"/>
      <w:lvlText w:val=""/>
      <w:lvlJc w:val="left"/>
      <w:pPr>
        <w:ind w:left="1428" w:hanging="360"/>
      </w:pPr>
      <w:rPr>
        <w:rFonts w:ascii="Wingdings" w:hAnsi="Wingdings"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1" w15:restartNumberingAfterBreak="0">
    <w:nsid w:val="35FE1DE0"/>
    <w:multiLevelType w:val="hybridMultilevel"/>
    <w:tmpl w:val="8E0A9DD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3DFB0FA5"/>
    <w:multiLevelType w:val="hybridMultilevel"/>
    <w:tmpl w:val="BD0060A8"/>
    <w:lvl w:ilvl="0" w:tplc="240A000B">
      <w:start w:val="1"/>
      <w:numFmt w:val="bullet"/>
      <w:lvlText w:val=""/>
      <w:lvlJc w:val="left"/>
      <w:pPr>
        <w:ind w:left="1428" w:hanging="360"/>
      </w:pPr>
      <w:rPr>
        <w:rFonts w:ascii="Wingdings" w:hAnsi="Wingdings"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3" w15:restartNumberingAfterBreak="0">
    <w:nsid w:val="3FB4200E"/>
    <w:multiLevelType w:val="hybridMultilevel"/>
    <w:tmpl w:val="2D0C7820"/>
    <w:lvl w:ilvl="0" w:tplc="240A0001">
      <w:start w:val="1"/>
      <w:numFmt w:val="bullet"/>
      <w:lvlText w:val=""/>
      <w:lvlJc w:val="left"/>
      <w:pPr>
        <w:ind w:left="720" w:hanging="360"/>
      </w:pPr>
      <w:rPr>
        <w:rFonts w:ascii="Symbol" w:hAnsi="Symbol" w:hint="default"/>
      </w:rPr>
    </w:lvl>
    <w:lvl w:ilvl="1" w:tplc="240A000B">
      <w:start w:val="1"/>
      <w:numFmt w:val="bullet"/>
      <w:lvlText w:val=""/>
      <w:lvlJc w:val="left"/>
      <w:pPr>
        <w:ind w:left="1440" w:hanging="360"/>
      </w:pPr>
      <w:rPr>
        <w:rFonts w:ascii="Wingdings" w:hAnsi="Wingdings"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42452329"/>
    <w:multiLevelType w:val="hybridMultilevel"/>
    <w:tmpl w:val="12C43EA0"/>
    <w:lvl w:ilvl="0" w:tplc="240A0001">
      <w:start w:val="1"/>
      <w:numFmt w:val="bullet"/>
      <w:lvlText w:val=""/>
      <w:lvlJc w:val="left"/>
      <w:pPr>
        <w:ind w:left="720" w:hanging="360"/>
      </w:pPr>
      <w:rPr>
        <w:rFonts w:ascii="Symbol" w:hAnsi="Symbol" w:hint="default"/>
      </w:rPr>
    </w:lvl>
    <w:lvl w:ilvl="1" w:tplc="240A000B">
      <w:start w:val="1"/>
      <w:numFmt w:val="bullet"/>
      <w:lvlText w:val=""/>
      <w:lvlJc w:val="left"/>
      <w:pPr>
        <w:ind w:left="1440" w:hanging="360"/>
      </w:pPr>
      <w:rPr>
        <w:rFonts w:ascii="Wingdings" w:hAnsi="Wingdings"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4CFE00A1"/>
    <w:multiLevelType w:val="hybridMultilevel"/>
    <w:tmpl w:val="5D0C05F6"/>
    <w:lvl w:ilvl="0" w:tplc="240A000B">
      <w:start w:val="1"/>
      <w:numFmt w:val="bullet"/>
      <w:lvlText w:val=""/>
      <w:lvlJc w:val="left"/>
      <w:pPr>
        <w:ind w:left="1428" w:hanging="360"/>
      </w:pPr>
      <w:rPr>
        <w:rFonts w:ascii="Wingdings" w:hAnsi="Wingdings"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6" w15:restartNumberingAfterBreak="0">
    <w:nsid w:val="51847076"/>
    <w:multiLevelType w:val="hybridMultilevel"/>
    <w:tmpl w:val="55700F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75D611E"/>
    <w:multiLevelType w:val="hybridMultilevel"/>
    <w:tmpl w:val="EB362B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BA92807"/>
    <w:multiLevelType w:val="hybridMultilevel"/>
    <w:tmpl w:val="93384D94"/>
    <w:lvl w:ilvl="0" w:tplc="240A000B">
      <w:start w:val="1"/>
      <w:numFmt w:val="bullet"/>
      <w:lvlText w:val=""/>
      <w:lvlJc w:val="left"/>
      <w:pPr>
        <w:ind w:left="1428" w:hanging="360"/>
      </w:pPr>
      <w:rPr>
        <w:rFonts w:ascii="Wingdings" w:hAnsi="Wingdings"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9" w15:restartNumberingAfterBreak="0">
    <w:nsid w:val="60501A53"/>
    <w:multiLevelType w:val="hybridMultilevel"/>
    <w:tmpl w:val="28802D46"/>
    <w:lvl w:ilvl="0" w:tplc="240A0001">
      <w:start w:val="1"/>
      <w:numFmt w:val="bullet"/>
      <w:lvlText w:val=""/>
      <w:lvlJc w:val="left"/>
      <w:pPr>
        <w:ind w:left="720" w:hanging="360"/>
      </w:pPr>
      <w:rPr>
        <w:rFonts w:ascii="Symbol" w:hAnsi="Symbol" w:hint="default"/>
      </w:rPr>
    </w:lvl>
    <w:lvl w:ilvl="1" w:tplc="240A000B">
      <w:start w:val="1"/>
      <w:numFmt w:val="bullet"/>
      <w:lvlText w:val=""/>
      <w:lvlJc w:val="left"/>
      <w:pPr>
        <w:ind w:left="1440" w:hanging="360"/>
      </w:pPr>
      <w:rPr>
        <w:rFonts w:ascii="Wingdings" w:hAnsi="Wingdings"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751E4026"/>
    <w:multiLevelType w:val="hybridMultilevel"/>
    <w:tmpl w:val="EACAE476"/>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75273311"/>
    <w:multiLevelType w:val="hybridMultilevel"/>
    <w:tmpl w:val="86F8772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77F54FA9"/>
    <w:multiLevelType w:val="hybridMultilevel"/>
    <w:tmpl w:val="91981F10"/>
    <w:lvl w:ilvl="0" w:tplc="240A000B">
      <w:start w:val="1"/>
      <w:numFmt w:val="bullet"/>
      <w:lvlText w:val=""/>
      <w:lvlJc w:val="left"/>
      <w:pPr>
        <w:ind w:left="1428" w:hanging="360"/>
      </w:pPr>
      <w:rPr>
        <w:rFonts w:ascii="Wingdings" w:hAnsi="Wingdings"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num w:numId="1">
    <w:abstractNumId w:val="5"/>
  </w:num>
  <w:num w:numId="2">
    <w:abstractNumId w:val="16"/>
  </w:num>
  <w:num w:numId="3">
    <w:abstractNumId w:val="11"/>
  </w:num>
  <w:num w:numId="4">
    <w:abstractNumId w:val="17"/>
  </w:num>
  <w:num w:numId="5">
    <w:abstractNumId w:val="2"/>
  </w:num>
  <w:num w:numId="6">
    <w:abstractNumId w:val="4"/>
  </w:num>
  <w:num w:numId="7">
    <w:abstractNumId w:val="19"/>
  </w:num>
  <w:num w:numId="8">
    <w:abstractNumId w:val="12"/>
  </w:num>
  <w:num w:numId="9">
    <w:abstractNumId w:val="9"/>
  </w:num>
  <w:num w:numId="10">
    <w:abstractNumId w:val="8"/>
  </w:num>
  <w:num w:numId="11">
    <w:abstractNumId w:val="15"/>
  </w:num>
  <w:num w:numId="12">
    <w:abstractNumId w:val="21"/>
  </w:num>
  <w:num w:numId="13">
    <w:abstractNumId w:val="13"/>
  </w:num>
  <w:num w:numId="14">
    <w:abstractNumId w:val="18"/>
  </w:num>
  <w:num w:numId="15">
    <w:abstractNumId w:val="3"/>
  </w:num>
  <w:num w:numId="16">
    <w:abstractNumId w:val="7"/>
  </w:num>
  <w:num w:numId="17">
    <w:abstractNumId w:val="20"/>
  </w:num>
  <w:num w:numId="18">
    <w:abstractNumId w:val="14"/>
  </w:num>
  <w:num w:numId="19">
    <w:abstractNumId w:val="22"/>
  </w:num>
  <w:num w:numId="20">
    <w:abstractNumId w:val="6"/>
  </w:num>
  <w:num w:numId="21">
    <w:abstractNumId w:val="1"/>
  </w:num>
  <w:num w:numId="22">
    <w:abstractNumId w:val="10"/>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C00"/>
    <w:rsid w:val="00031AFB"/>
    <w:rsid w:val="00214C00"/>
    <w:rsid w:val="00403AF9"/>
    <w:rsid w:val="004163ED"/>
    <w:rsid w:val="006300B6"/>
    <w:rsid w:val="008868AF"/>
    <w:rsid w:val="008F3E93"/>
    <w:rsid w:val="00946D4D"/>
    <w:rsid w:val="00A61E9E"/>
    <w:rsid w:val="00B0504A"/>
    <w:rsid w:val="00B55AAD"/>
    <w:rsid w:val="00B76D9D"/>
    <w:rsid w:val="00CC0B3B"/>
    <w:rsid w:val="00E83BD0"/>
    <w:rsid w:val="00E83E27"/>
    <w:rsid w:val="00EB1B3C"/>
    <w:rsid w:val="00FC10A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6C812D"/>
  <w15:chartTrackingRefBased/>
  <w15:docId w15:val="{88737581-6F91-4E06-B2C5-A4637C374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E27"/>
    <w:pPr>
      <w:spacing w:after="0" w:line="240" w:lineRule="auto"/>
    </w:pPr>
    <w:rPr>
      <w:rFonts w:ascii="Times New Roman" w:eastAsia="Times New Roman" w:hAnsi="Times New Roman" w:cs="Times New Roman"/>
      <w:sz w:val="20"/>
      <w:szCs w:val="20"/>
      <w:lang w:val="en-US"/>
    </w:rPr>
  </w:style>
  <w:style w:type="paragraph" w:styleId="Heading1">
    <w:name w:val="heading 1"/>
    <w:basedOn w:val="Normal"/>
    <w:next w:val="Normal"/>
    <w:link w:val="Heading1Char"/>
    <w:uiPriority w:val="9"/>
    <w:qFormat/>
    <w:rsid w:val="00E83E27"/>
    <w:pPr>
      <w:keepNext/>
      <w:keepLines/>
      <w:spacing w:before="240"/>
      <w:outlineLvl w:val="0"/>
    </w:pPr>
    <w:rPr>
      <w:rFonts w:eastAsiaTheme="majorEastAsia"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3E27"/>
    <w:pPr>
      <w:ind w:left="720"/>
      <w:contextualSpacing/>
    </w:pPr>
  </w:style>
  <w:style w:type="character" w:customStyle="1" w:styleId="Heading1Char">
    <w:name w:val="Heading 1 Char"/>
    <w:basedOn w:val="DefaultParagraphFont"/>
    <w:link w:val="Heading1"/>
    <w:uiPriority w:val="9"/>
    <w:rsid w:val="00E83E27"/>
    <w:rPr>
      <w:rFonts w:ascii="Times New Roman" w:eastAsiaTheme="majorEastAsia" w:hAnsi="Times New Roman" w:cstheme="majorBidi"/>
      <w:b/>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8</Pages>
  <Words>3843</Words>
  <Characters>21142</Characters>
  <Application>Microsoft Office Word</Application>
  <DocSecurity>0</DocSecurity>
  <Lines>176</Lines>
  <Paragraphs>49</Paragraphs>
  <ScaleCrop>false</ScaleCrop>
  <Company/>
  <LinksUpToDate>false</LinksUpToDate>
  <CharactersWithSpaces>24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iago Gil Arboleda</dc:creator>
  <cp:keywords/>
  <dc:description/>
  <cp:lastModifiedBy>Santiago Gil Arboleda</cp:lastModifiedBy>
  <cp:revision>4</cp:revision>
  <dcterms:created xsi:type="dcterms:W3CDTF">2019-05-03T05:36:00Z</dcterms:created>
  <dcterms:modified xsi:type="dcterms:W3CDTF">2019-05-03T05:49:00Z</dcterms:modified>
</cp:coreProperties>
</file>